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FEA860" w14:textId="6FD3D648" w:rsidR="00FA21FD" w:rsidRPr="0047323E" w:rsidRDefault="00FA21FD" w:rsidP="00B642DC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SUPPLEMENTA</w:t>
      </w:r>
      <w:r w:rsidR="0000578A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R</w:t>
      </w:r>
      <w:r w:rsidR="00EF5DDE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Y MATERIAL</w:t>
      </w: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 </w:t>
      </w:r>
    </w:p>
    <w:p w14:paraId="2A49A6E8" w14:textId="3CCBD809" w:rsidR="00FA21FD" w:rsidRPr="0047323E" w:rsidRDefault="00FA21FD" w:rsidP="00B642DC">
      <w:pPr>
        <w:widowControl/>
        <w:jc w:val="left"/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732BB419" w14:textId="77777777" w:rsidR="004E40C1" w:rsidRPr="0047323E" w:rsidRDefault="004E40C1" w:rsidP="00B642DC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6694CDFF" w14:textId="5B3B29C5" w:rsidR="00FA21FD" w:rsidRPr="0047323E" w:rsidRDefault="00CE2639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Supplementary</w:t>
      </w:r>
      <w:r w:rsidR="00FA21FD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 Table S1</w:t>
      </w:r>
      <w:r w:rsidR="00D45A56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: Reasons for GLM treatment discontinuation during the 52-week</w:t>
      </w:r>
      <w:r w:rsidR="00B33346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 observation period</w:t>
      </w:r>
      <w:r w:rsidR="00D45A56"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 </w:t>
      </w:r>
    </w:p>
    <w:p w14:paraId="75AFA6EB" w14:textId="77777777" w:rsidR="00FA21FD" w:rsidRPr="0047323E" w:rsidRDefault="00FA21FD" w:rsidP="00B642DC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6EA38C2A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Safety analysis set</w:t>
      </w:r>
    </w:p>
    <w:tbl>
      <w:tblPr>
        <w:tblStyle w:val="a6"/>
        <w:tblW w:w="94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4"/>
        <w:gridCol w:w="2126"/>
        <w:gridCol w:w="2126"/>
        <w:gridCol w:w="2126"/>
      </w:tblGrid>
      <w:tr w:rsidR="00DE71A8" w:rsidRPr="0047323E" w14:paraId="5EC7191B" w14:textId="77777777" w:rsidTr="00864941">
        <w:tc>
          <w:tcPr>
            <w:tcW w:w="31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451EC6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Reasons for treatment discontinuation, n (%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BA3A9D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 xml:space="preserve">Overall </w:t>
            </w:r>
          </w:p>
          <w:p w14:paraId="4C678B13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(n=391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4F4346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iologic naïve</w:t>
            </w:r>
          </w:p>
          <w:p w14:paraId="6AD4B96E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(n=168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DAAB77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iologic experienced</w:t>
            </w:r>
          </w:p>
          <w:p w14:paraId="48F0F3D5" w14:textId="77777777" w:rsidR="00FA21FD" w:rsidRPr="0047323E" w:rsidRDefault="00FA21FD" w:rsidP="00B642DC">
            <w:pPr>
              <w:widowControl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(n=223)</w:t>
            </w:r>
          </w:p>
        </w:tc>
      </w:tr>
      <w:tr w:rsidR="00DE71A8" w:rsidRPr="0047323E" w14:paraId="73606441" w14:textId="77777777" w:rsidTr="00864941">
        <w:tc>
          <w:tcPr>
            <w:tcW w:w="3114" w:type="dxa"/>
            <w:tcBorders>
              <w:top w:val="single" w:sz="4" w:space="0" w:color="auto"/>
            </w:tcBorders>
          </w:tcPr>
          <w:p w14:paraId="171AFBC6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Discontinued patients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0139A20A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83 (46.8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B0A1B93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9 (47.0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6DD083E2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4 (46.6)</w:t>
            </w:r>
          </w:p>
        </w:tc>
      </w:tr>
      <w:tr w:rsidR="00DE71A8" w:rsidRPr="0047323E" w14:paraId="3C8E1CE3" w14:textId="77777777" w:rsidTr="00864941">
        <w:tc>
          <w:tcPr>
            <w:tcW w:w="3114" w:type="dxa"/>
          </w:tcPr>
          <w:p w14:paraId="53F31077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ack of efficacy</w:t>
            </w:r>
          </w:p>
        </w:tc>
        <w:tc>
          <w:tcPr>
            <w:tcW w:w="2126" w:type="dxa"/>
          </w:tcPr>
          <w:p w14:paraId="2ECB9300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7 (29.9)</w:t>
            </w:r>
          </w:p>
        </w:tc>
        <w:tc>
          <w:tcPr>
            <w:tcW w:w="2126" w:type="dxa"/>
          </w:tcPr>
          <w:p w14:paraId="52D344CF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9 (29.2)</w:t>
            </w:r>
          </w:p>
        </w:tc>
        <w:tc>
          <w:tcPr>
            <w:tcW w:w="2126" w:type="dxa"/>
          </w:tcPr>
          <w:p w14:paraId="0E03A2ED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8 (30.5)</w:t>
            </w:r>
          </w:p>
        </w:tc>
      </w:tr>
      <w:tr w:rsidR="00DE71A8" w:rsidRPr="0047323E" w14:paraId="3B05A4F8" w14:textId="77777777" w:rsidTr="00864941">
        <w:tc>
          <w:tcPr>
            <w:tcW w:w="3114" w:type="dxa"/>
          </w:tcPr>
          <w:p w14:paraId="32F7128C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E</w:t>
            </w:r>
          </w:p>
        </w:tc>
        <w:tc>
          <w:tcPr>
            <w:tcW w:w="2126" w:type="dxa"/>
          </w:tcPr>
          <w:p w14:paraId="4B8F55C8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8 (7.2)</w:t>
            </w:r>
          </w:p>
        </w:tc>
        <w:tc>
          <w:tcPr>
            <w:tcW w:w="2126" w:type="dxa"/>
          </w:tcPr>
          <w:p w14:paraId="54DABA17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4 (8.3)</w:t>
            </w:r>
          </w:p>
        </w:tc>
        <w:tc>
          <w:tcPr>
            <w:tcW w:w="2126" w:type="dxa"/>
          </w:tcPr>
          <w:p w14:paraId="6621D56D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4 (6.3)</w:t>
            </w:r>
          </w:p>
        </w:tc>
      </w:tr>
      <w:tr w:rsidR="00DE71A8" w:rsidRPr="0047323E" w14:paraId="3128890F" w14:textId="77777777" w:rsidTr="00864941">
        <w:tc>
          <w:tcPr>
            <w:tcW w:w="3114" w:type="dxa"/>
          </w:tcPr>
          <w:p w14:paraId="629686EC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Transfer hospital</w:t>
            </w:r>
          </w:p>
        </w:tc>
        <w:tc>
          <w:tcPr>
            <w:tcW w:w="2126" w:type="dxa"/>
          </w:tcPr>
          <w:p w14:paraId="43C2FADA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2 (5.6)</w:t>
            </w:r>
          </w:p>
        </w:tc>
        <w:tc>
          <w:tcPr>
            <w:tcW w:w="2126" w:type="dxa"/>
          </w:tcPr>
          <w:p w14:paraId="2A1E6559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9 (5.4)</w:t>
            </w:r>
          </w:p>
        </w:tc>
        <w:tc>
          <w:tcPr>
            <w:tcW w:w="2126" w:type="dxa"/>
          </w:tcPr>
          <w:p w14:paraId="6B22CD3D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3 (5.8)</w:t>
            </w:r>
          </w:p>
        </w:tc>
      </w:tr>
      <w:tr w:rsidR="00DE71A8" w:rsidRPr="0047323E" w14:paraId="7E07F03C" w14:textId="77777777" w:rsidTr="00864941">
        <w:tc>
          <w:tcPr>
            <w:tcW w:w="3114" w:type="dxa"/>
          </w:tcPr>
          <w:p w14:paraId="7B1ECD80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atient request</w:t>
            </w:r>
          </w:p>
        </w:tc>
        <w:tc>
          <w:tcPr>
            <w:tcW w:w="2126" w:type="dxa"/>
          </w:tcPr>
          <w:p w14:paraId="67BEAB86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 (2.6)</w:t>
            </w:r>
          </w:p>
        </w:tc>
        <w:tc>
          <w:tcPr>
            <w:tcW w:w="2126" w:type="dxa"/>
          </w:tcPr>
          <w:p w14:paraId="18C70F9F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 (2.4)</w:t>
            </w:r>
          </w:p>
        </w:tc>
        <w:tc>
          <w:tcPr>
            <w:tcW w:w="2126" w:type="dxa"/>
          </w:tcPr>
          <w:p w14:paraId="27AEF55E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 (2.7)</w:t>
            </w:r>
          </w:p>
        </w:tc>
      </w:tr>
      <w:tr w:rsidR="00DE71A8" w:rsidRPr="0047323E" w14:paraId="14A73E2A" w14:textId="77777777" w:rsidTr="00864941">
        <w:tc>
          <w:tcPr>
            <w:tcW w:w="3114" w:type="dxa"/>
          </w:tcPr>
          <w:p w14:paraId="11982CE1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t visit</w:t>
            </w:r>
          </w:p>
        </w:tc>
        <w:tc>
          <w:tcPr>
            <w:tcW w:w="2126" w:type="dxa"/>
          </w:tcPr>
          <w:p w14:paraId="15FE699D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2126" w:type="dxa"/>
          </w:tcPr>
          <w:p w14:paraId="5C267683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6)</w:t>
            </w:r>
          </w:p>
        </w:tc>
        <w:tc>
          <w:tcPr>
            <w:tcW w:w="2126" w:type="dxa"/>
          </w:tcPr>
          <w:p w14:paraId="4A9D6E8F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9)</w:t>
            </w:r>
          </w:p>
        </w:tc>
      </w:tr>
      <w:tr w:rsidR="00DE71A8" w:rsidRPr="0047323E" w14:paraId="5D68A353" w14:textId="77777777" w:rsidTr="00864941">
        <w:tc>
          <w:tcPr>
            <w:tcW w:w="3114" w:type="dxa"/>
            <w:tcBorders>
              <w:bottom w:val="single" w:sz="4" w:space="0" w:color="auto"/>
            </w:tcBorders>
          </w:tcPr>
          <w:p w14:paraId="6F089F68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Other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38D843EE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5BB2D1B5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1.2)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7623FB32" w14:textId="77777777" w:rsidR="00FA21FD" w:rsidRPr="0047323E" w:rsidRDefault="00FA21FD" w:rsidP="00B642DC">
            <w:pPr>
              <w:widowControl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4)</w:t>
            </w:r>
          </w:p>
        </w:tc>
      </w:tr>
    </w:tbl>
    <w:p w14:paraId="124E923A" w14:textId="2C97C455" w:rsidR="00FA21FD" w:rsidRPr="0047323E" w:rsidRDefault="00E75F25" w:rsidP="00B642DC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GLM,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golimumab;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FA21FD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E, adverse event.</w:t>
      </w:r>
    </w:p>
    <w:p w14:paraId="6B4C8433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71787D27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36663F46" w14:textId="29D75581" w:rsidR="00FA21FD" w:rsidRPr="0047323E" w:rsidRDefault="00CE2639" w:rsidP="00B642DC">
      <w:pPr>
        <w:rPr>
          <w:rFonts w:ascii="Times New Roman" w:hAnsi="Times New Roman" w:cs="Times New Roman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lastRenderedPageBreak/>
        <w:t>Supplementary</w:t>
      </w:r>
      <w:r w:rsidR="00FA21FD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Table S2</w:t>
      </w:r>
      <w:r w:rsidR="00D45A56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>: Proportion of patients who continued GLM treatment during the 52-week</w:t>
      </w:r>
      <w:r w:rsidR="00B33346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observation period</w:t>
      </w:r>
    </w:p>
    <w:p w14:paraId="0B962EE2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1B914E66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Efficacy analysis set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737"/>
        <w:gridCol w:w="1070"/>
        <w:gridCol w:w="1054"/>
        <w:gridCol w:w="1053"/>
        <w:gridCol w:w="1053"/>
        <w:gridCol w:w="1053"/>
      </w:tblGrid>
      <w:tr w:rsidR="00DE71A8" w:rsidRPr="0047323E" w14:paraId="7B110454" w14:textId="77777777" w:rsidTr="00876AF9">
        <w:trPr>
          <w:trHeight w:val="399"/>
        </w:trPr>
        <w:tc>
          <w:tcPr>
            <w:tcW w:w="3155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795EAC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atients, n (%)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B31A821" w14:textId="7777777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aseline</w:t>
            </w:r>
          </w:p>
        </w:tc>
        <w:tc>
          <w:tcPr>
            <w:tcW w:w="10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0BC3F0" w14:textId="7777777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Week 6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68D91C" w14:textId="7777777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Week 22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5DB1A9" w14:textId="7777777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Week 36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75537F" w14:textId="7777777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Week 52</w:t>
            </w:r>
          </w:p>
        </w:tc>
      </w:tr>
      <w:tr w:rsidR="00DE71A8" w:rsidRPr="0047323E" w14:paraId="0D4F2EAF" w14:textId="77777777" w:rsidTr="00876AF9">
        <w:trPr>
          <w:trHeight w:val="399"/>
        </w:trPr>
        <w:tc>
          <w:tcPr>
            <w:tcW w:w="3155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DFF882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verall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94D85F1" w14:textId="36CE9094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6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184BE9" w14:textId="78FE4C65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 (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9.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250FEB" w14:textId="15D6D30E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8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7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8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E0A840" w14:textId="1F790EE2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6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3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A37F16" w14:textId="781FCC29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1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5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DE71A8" w:rsidRPr="0047323E" w14:paraId="1F63DA4F" w14:textId="77777777" w:rsidTr="00876AF9">
        <w:trPr>
          <w:trHeight w:val="399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14:paraId="31BEB230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Medical history</w:t>
            </w:r>
          </w:p>
        </w:tc>
        <w:tc>
          <w:tcPr>
            <w:tcW w:w="173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BC6A144" w14:textId="44F81180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iologic na</w:t>
            </w:r>
            <w:r w:rsidR="00EC6D94"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ï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ve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E25B900" w14:textId="698DF1C9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tcBorders>
              <w:top w:val="single" w:sz="4" w:space="0" w:color="auto"/>
            </w:tcBorders>
            <w:vAlign w:val="center"/>
          </w:tcPr>
          <w:p w14:paraId="5836DBE3" w14:textId="704AD91E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7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9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4B9E77B8" w14:textId="18E9FCDD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9.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1963A909" w14:textId="644A74CA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7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6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1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1F5873EC" w14:textId="790C9D59" w:rsidR="00FA21FD" w:rsidRPr="0047323E" w:rsidRDefault="00F70CC6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5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5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DE71A8" w:rsidRPr="0047323E" w14:paraId="493270B9" w14:textId="77777777" w:rsidTr="00876AF9">
        <w:trPr>
          <w:trHeight w:val="410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54BADDAB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37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FD6C237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iologic experienced</w:t>
            </w:r>
          </w:p>
        </w:tc>
        <w:tc>
          <w:tcPr>
            <w:tcW w:w="107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0CE56A56" w14:textId="74B2536F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7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FA21FD"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tcBorders>
              <w:bottom w:val="single" w:sz="4" w:space="0" w:color="auto"/>
            </w:tcBorders>
            <w:vAlign w:val="center"/>
          </w:tcPr>
          <w:p w14:paraId="582D1B1D" w14:textId="71A6F0B0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5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8.2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55761860" w14:textId="65D02907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7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3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2E9209D8" w14:textId="68EDA0C4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3.6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33907DAF" w14:textId="7265F208" w:rsidR="00FA21FD" w:rsidRPr="0047323E" w:rsidRDefault="00F70CC6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6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5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DE71A8" w:rsidRPr="0047323E" w14:paraId="4E026AA0" w14:textId="77777777" w:rsidTr="00876AF9">
        <w:trPr>
          <w:trHeight w:val="399"/>
        </w:trPr>
        <w:tc>
          <w:tcPr>
            <w:tcW w:w="1418" w:type="dxa"/>
            <w:vMerge w:val="restart"/>
            <w:tcBorders>
              <w:top w:val="single" w:sz="4" w:space="0" w:color="auto"/>
            </w:tcBorders>
          </w:tcPr>
          <w:p w14:paraId="2F1B545B" w14:textId="77777777" w:rsidR="00FA21FD" w:rsidRPr="0047323E" w:rsidRDefault="00FA21FD" w:rsidP="00B642DC">
            <w:pPr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Reasons for switching previous biologic treatment</w:t>
            </w:r>
          </w:p>
        </w:tc>
        <w:tc>
          <w:tcPr>
            <w:tcW w:w="173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467FF728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Lack of efficacy</w:t>
            </w:r>
          </w:p>
        </w:tc>
        <w:tc>
          <w:tcPr>
            <w:tcW w:w="107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6399A0A" w14:textId="7DA11D64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9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tcBorders>
              <w:top w:val="single" w:sz="4" w:space="0" w:color="auto"/>
            </w:tcBorders>
            <w:vAlign w:val="center"/>
          </w:tcPr>
          <w:p w14:paraId="5AD749AC" w14:textId="25FD4FEC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8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.6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103235BC" w14:textId="34338A7C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7</w:t>
            </w:r>
            <w:r w:rsidR="00F70CC6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2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71443680" w14:textId="0D6751DC" w:rsidR="00FA21FD" w:rsidRPr="0047323E" w:rsidRDefault="00F70CC6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5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6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8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center"/>
          </w:tcPr>
          <w:p w14:paraId="60EBB818" w14:textId="38A2C3C3" w:rsidR="00FA21FD" w:rsidRPr="0047323E" w:rsidRDefault="00F70CC6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5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50.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DE71A8" w:rsidRPr="0047323E" w14:paraId="646B81D4" w14:textId="77777777" w:rsidTr="00876AF9">
        <w:trPr>
          <w:trHeight w:val="410"/>
        </w:trPr>
        <w:tc>
          <w:tcPr>
            <w:tcW w:w="1418" w:type="dxa"/>
            <w:vMerge/>
          </w:tcPr>
          <w:p w14:paraId="4DC16A45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37" w:type="dxa"/>
            <w:tcBorders>
              <w:right w:val="single" w:sz="4" w:space="0" w:color="auto"/>
            </w:tcBorders>
            <w:vAlign w:val="center"/>
          </w:tcPr>
          <w:p w14:paraId="1016B35C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AE</w:t>
            </w:r>
          </w:p>
        </w:tc>
        <w:tc>
          <w:tcPr>
            <w:tcW w:w="1070" w:type="dxa"/>
            <w:tcBorders>
              <w:left w:val="single" w:sz="4" w:space="0" w:color="auto"/>
            </w:tcBorders>
            <w:vAlign w:val="center"/>
          </w:tcPr>
          <w:p w14:paraId="51EB7F2D" w14:textId="08D6860E" w:rsidR="00FA21FD" w:rsidRPr="0047323E" w:rsidRDefault="00A05D2C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="00FA21FD"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vAlign w:val="center"/>
          </w:tcPr>
          <w:p w14:paraId="527AC860" w14:textId="531D89A2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7.9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vAlign w:val="center"/>
          </w:tcPr>
          <w:p w14:paraId="4B65DB59" w14:textId="2C6F1C04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9.7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vAlign w:val="center"/>
          </w:tcPr>
          <w:p w14:paraId="1D9CC252" w14:textId="32FD57DE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8.5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vAlign w:val="center"/>
          </w:tcPr>
          <w:p w14:paraId="21D7873A" w14:textId="7095C97F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2.4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DE71A8" w:rsidRPr="0047323E" w14:paraId="0C7DE5ED" w14:textId="77777777" w:rsidTr="00876AF9">
        <w:trPr>
          <w:trHeight w:val="410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0B607FFB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37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01A6B1F" w14:textId="77777777" w:rsidR="00FA21FD" w:rsidRPr="0047323E" w:rsidRDefault="00FA21FD" w:rsidP="00B642DC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ther</w:t>
            </w:r>
          </w:p>
        </w:tc>
        <w:tc>
          <w:tcPr>
            <w:tcW w:w="107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08C3ACF" w14:textId="6CCBBC1F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A05D2C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(100.0)</w:t>
            </w:r>
          </w:p>
        </w:tc>
        <w:tc>
          <w:tcPr>
            <w:tcW w:w="1054" w:type="dxa"/>
            <w:tcBorders>
              <w:bottom w:val="single" w:sz="4" w:space="0" w:color="auto"/>
            </w:tcBorders>
            <w:vAlign w:val="center"/>
          </w:tcPr>
          <w:p w14:paraId="7EB8FA07" w14:textId="0E7A546A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951707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9</w:t>
            </w:r>
            <w:r w:rsidR="00951707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3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195CCECA" w14:textId="1EC43BA5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7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.3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1875D2C2" w14:textId="5D1A6918" w:rsidR="00FA21FD" w:rsidRPr="0047323E" w:rsidRDefault="00951707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7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9</w:t>
            </w:r>
            <w:r w:rsidR="00FA21F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center"/>
          </w:tcPr>
          <w:p w14:paraId="7B2318DE" w14:textId="3500C294" w:rsidR="00FA21FD" w:rsidRPr="0047323E" w:rsidRDefault="00FA21FD" w:rsidP="00B642D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951707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6</w:t>
            </w:r>
            <w:r w:rsidR="00951707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2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</w:tbl>
    <w:p w14:paraId="54EA7084" w14:textId="43B54554" w:rsidR="00FA21FD" w:rsidRPr="0047323E" w:rsidRDefault="00876AF9" w:rsidP="00B642DC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GLM,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golimumab;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FA21FD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E, adverse event.</w:t>
      </w:r>
    </w:p>
    <w:p w14:paraId="40EB535E" w14:textId="1F313E99" w:rsidR="00B642DC" w:rsidRPr="0047323E" w:rsidRDefault="00B642DC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064B8323" w14:textId="7BC43AF5" w:rsidR="00B642DC" w:rsidRPr="0047323E" w:rsidRDefault="00CE2639" w:rsidP="00B642DC">
      <w:pPr>
        <w:rPr>
          <w:rFonts w:ascii="Times New Roman" w:hAnsi="Times New Roman" w:cs="Times New Roman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lastRenderedPageBreak/>
        <w:t>Supplementary</w:t>
      </w:r>
      <w:r w:rsidR="00B642DC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Table S3: Univariable and multivariable analysis showing variables associated with clinical remission at week 52</w:t>
      </w:r>
    </w:p>
    <w:p w14:paraId="3F3B433B" w14:textId="01B3F5B0" w:rsidR="00FA21FD" w:rsidRPr="0047323E" w:rsidRDefault="00FA21FD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2898F673" w14:textId="77777777" w:rsidR="00B642DC" w:rsidRPr="0047323E" w:rsidRDefault="00B642DC" w:rsidP="00B642DC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Efficacy analysis set (</w:t>
      </w:r>
      <w:r w:rsidRPr="0047323E">
        <w:rPr>
          <w:rFonts w:ascii="Times New Roman" w:hAnsi="Times New Roman" w:cs="Times New Roman"/>
          <w:sz w:val="24"/>
          <w:szCs w:val="28"/>
          <w:lang w:val="en-GB"/>
        </w:rPr>
        <w:t>n=336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)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89"/>
        <w:gridCol w:w="772"/>
        <w:gridCol w:w="1872"/>
        <w:gridCol w:w="1240"/>
        <w:gridCol w:w="1717"/>
        <w:gridCol w:w="1235"/>
      </w:tblGrid>
      <w:tr w:rsidR="00B642DC" w:rsidRPr="0047323E" w14:paraId="6D4301E6" w14:textId="77777777" w:rsidTr="00527E98">
        <w:trPr>
          <w:trHeight w:val="287"/>
        </w:trPr>
        <w:tc>
          <w:tcPr>
            <w:tcW w:w="2489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F335666" w14:textId="77777777" w:rsidR="00B642DC" w:rsidRPr="0047323E" w:rsidRDefault="00B642DC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  <w:p w14:paraId="3F863882" w14:textId="77777777" w:rsidR="00B642DC" w:rsidRPr="0047323E" w:rsidRDefault="00B642DC" w:rsidP="00637FF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edictors</w:t>
            </w:r>
          </w:p>
        </w:tc>
        <w:tc>
          <w:tcPr>
            <w:tcW w:w="772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B32A893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  <w:p w14:paraId="0179BE9C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n</w:t>
            </w:r>
          </w:p>
        </w:tc>
        <w:tc>
          <w:tcPr>
            <w:tcW w:w="3112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6922AC8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Univariate</w:t>
            </w:r>
          </w:p>
        </w:tc>
        <w:tc>
          <w:tcPr>
            <w:tcW w:w="2949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08018C5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Multivariate</w:t>
            </w:r>
          </w:p>
        </w:tc>
      </w:tr>
      <w:tr w:rsidR="00B642DC" w:rsidRPr="0047323E" w14:paraId="027D96FE" w14:textId="77777777" w:rsidTr="00527E98">
        <w:trPr>
          <w:trHeight w:val="129"/>
        </w:trPr>
        <w:tc>
          <w:tcPr>
            <w:tcW w:w="2489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EACC79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77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570FEFD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872" w:type="dxa"/>
            <w:tcBorders>
              <w:bottom w:val="single" w:sz="4" w:space="0" w:color="auto"/>
            </w:tcBorders>
            <w:shd w:val="clear" w:color="auto" w:fill="auto"/>
          </w:tcPr>
          <w:p w14:paraId="5AF2E64F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R (95% CI)</w:t>
            </w:r>
          </w:p>
        </w:tc>
        <w:tc>
          <w:tcPr>
            <w:tcW w:w="1239" w:type="dxa"/>
            <w:tcBorders>
              <w:bottom w:val="single" w:sz="4" w:space="0" w:color="auto"/>
            </w:tcBorders>
            <w:shd w:val="clear" w:color="auto" w:fill="auto"/>
          </w:tcPr>
          <w:p w14:paraId="337A3998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i/>
                <w:color w:val="000000" w:themeColor="text1"/>
                <w:sz w:val="24"/>
                <w:szCs w:val="24"/>
                <w:lang w:val="en-GB"/>
              </w:rPr>
              <w:t>P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-value</w:t>
            </w:r>
          </w:p>
        </w:tc>
        <w:tc>
          <w:tcPr>
            <w:tcW w:w="1717" w:type="dxa"/>
            <w:tcBorders>
              <w:bottom w:val="single" w:sz="4" w:space="0" w:color="auto"/>
            </w:tcBorders>
            <w:shd w:val="clear" w:color="auto" w:fill="auto"/>
          </w:tcPr>
          <w:p w14:paraId="73004E56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R (95% CI)</w:t>
            </w:r>
          </w:p>
        </w:tc>
        <w:tc>
          <w:tcPr>
            <w:tcW w:w="1232" w:type="dxa"/>
            <w:tcBorders>
              <w:bottom w:val="single" w:sz="4" w:space="0" w:color="auto"/>
            </w:tcBorders>
            <w:shd w:val="clear" w:color="auto" w:fill="auto"/>
          </w:tcPr>
          <w:p w14:paraId="6DCA3C70" w14:textId="77777777" w:rsidR="00B642DC" w:rsidRPr="0047323E" w:rsidRDefault="00B642DC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i/>
                <w:color w:val="000000" w:themeColor="text1"/>
                <w:sz w:val="24"/>
                <w:szCs w:val="24"/>
                <w:lang w:val="en-GB"/>
              </w:rPr>
              <w:t>P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-value</w:t>
            </w:r>
          </w:p>
        </w:tc>
      </w:tr>
      <w:tr w:rsidR="00B642DC" w:rsidRPr="0047323E" w14:paraId="1B2D3CB4" w14:textId="77777777" w:rsidTr="00527E98">
        <w:trPr>
          <w:trHeight w:val="287"/>
        </w:trPr>
        <w:tc>
          <w:tcPr>
            <w:tcW w:w="9325" w:type="dxa"/>
            <w:gridSpan w:val="6"/>
            <w:tcBorders>
              <w:top w:val="single" w:sz="4" w:space="0" w:color="auto"/>
            </w:tcBorders>
            <w:shd w:val="clear" w:color="auto" w:fill="auto"/>
          </w:tcPr>
          <w:p w14:paraId="27163CF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Age (years)</w:t>
            </w:r>
          </w:p>
        </w:tc>
      </w:tr>
      <w:tr w:rsidR="00B642DC" w:rsidRPr="0047323E" w14:paraId="68ED1A88" w14:textId="77777777" w:rsidTr="00527E98">
        <w:trPr>
          <w:trHeight w:val="413"/>
        </w:trPr>
        <w:tc>
          <w:tcPr>
            <w:tcW w:w="2489" w:type="dxa"/>
            <w:shd w:val="clear" w:color="auto" w:fill="auto"/>
          </w:tcPr>
          <w:p w14:paraId="317E8AA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5</w:t>
            </w:r>
          </w:p>
        </w:tc>
        <w:tc>
          <w:tcPr>
            <w:tcW w:w="772" w:type="dxa"/>
            <w:shd w:val="clear" w:color="auto" w:fill="auto"/>
          </w:tcPr>
          <w:p w14:paraId="5E98EFA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5</w:t>
            </w:r>
          </w:p>
        </w:tc>
        <w:tc>
          <w:tcPr>
            <w:tcW w:w="1872" w:type="dxa"/>
            <w:shd w:val="clear" w:color="auto" w:fill="auto"/>
          </w:tcPr>
          <w:p w14:paraId="2C2F614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  <w:shd w:val="clear" w:color="auto" w:fill="auto"/>
          </w:tcPr>
          <w:p w14:paraId="30B347F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248</w:t>
            </w:r>
          </w:p>
        </w:tc>
        <w:tc>
          <w:tcPr>
            <w:tcW w:w="1717" w:type="dxa"/>
            <w:shd w:val="clear" w:color="auto" w:fill="auto"/>
          </w:tcPr>
          <w:p w14:paraId="68DDB06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  <w:shd w:val="clear" w:color="auto" w:fill="auto"/>
          </w:tcPr>
          <w:p w14:paraId="1BC4D35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5D389C1" w14:textId="77777777" w:rsidTr="00527E98">
        <w:trPr>
          <w:trHeight w:val="575"/>
        </w:trPr>
        <w:tc>
          <w:tcPr>
            <w:tcW w:w="2489" w:type="dxa"/>
            <w:shd w:val="clear" w:color="auto" w:fill="auto"/>
          </w:tcPr>
          <w:p w14:paraId="6B1FB06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5</w:t>
            </w:r>
          </w:p>
        </w:tc>
        <w:tc>
          <w:tcPr>
            <w:tcW w:w="772" w:type="dxa"/>
            <w:shd w:val="clear" w:color="auto" w:fill="auto"/>
          </w:tcPr>
          <w:p w14:paraId="39BED62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1</w:t>
            </w:r>
          </w:p>
        </w:tc>
        <w:tc>
          <w:tcPr>
            <w:tcW w:w="1872" w:type="dxa"/>
            <w:shd w:val="clear" w:color="auto" w:fill="auto"/>
          </w:tcPr>
          <w:p w14:paraId="692975B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474 (0.763–2.845)</w:t>
            </w:r>
          </w:p>
        </w:tc>
        <w:tc>
          <w:tcPr>
            <w:tcW w:w="1239" w:type="dxa"/>
            <w:shd w:val="clear" w:color="auto" w:fill="auto"/>
          </w:tcPr>
          <w:p w14:paraId="7696FE5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shd w:val="clear" w:color="auto" w:fill="auto"/>
          </w:tcPr>
          <w:p w14:paraId="19A86DA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  <w:shd w:val="clear" w:color="auto" w:fill="auto"/>
          </w:tcPr>
          <w:p w14:paraId="6D82967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6594E4C1" w14:textId="77777777" w:rsidTr="00527E98">
        <w:trPr>
          <w:trHeight w:val="278"/>
        </w:trPr>
        <w:tc>
          <w:tcPr>
            <w:tcW w:w="9325" w:type="dxa"/>
            <w:gridSpan w:val="6"/>
            <w:shd w:val="clear" w:color="auto" w:fill="auto"/>
          </w:tcPr>
          <w:p w14:paraId="5F589D3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Weight (kg)</w:t>
            </w:r>
          </w:p>
        </w:tc>
      </w:tr>
      <w:tr w:rsidR="00B642DC" w:rsidRPr="0047323E" w14:paraId="30A35EC0" w14:textId="77777777" w:rsidTr="00527E98">
        <w:trPr>
          <w:trHeight w:val="422"/>
        </w:trPr>
        <w:tc>
          <w:tcPr>
            <w:tcW w:w="2489" w:type="dxa"/>
            <w:shd w:val="clear" w:color="auto" w:fill="auto"/>
          </w:tcPr>
          <w:p w14:paraId="1C18B7C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5.10</w:t>
            </w:r>
          </w:p>
        </w:tc>
        <w:tc>
          <w:tcPr>
            <w:tcW w:w="772" w:type="dxa"/>
            <w:shd w:val="clear" w:color="auto" w:fill="auto"/>
          </w:tcPr>
          <w:p w14:paraId="7B4F03D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7</w:t>
            </w:r>
          </w:p>
        </w:tc>
        <w:tc>
          <w:tcPr>
            <w:tcW w:w="1872" w:type="dxa"/>
            <w:shd w:val="clear" w:color="auto" w:fill="auto"/>
          </w:tcPr>
          <w:p w14:paraId="215331F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  <w:shd w:val="clear" w:color="auto" w:fill="auto"/>
          </w:tcPr>
          <w:p w14:paraId="0FAF8E2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102</w:t>
            </w:r>
          </w:p>
        </w:tc>
        <w:tc>
          <w:tcPr>
            <w:tcW w:w="1717" w:type="dxa"/>
            <w:shd w:val="clear" w:color="auto" w:fill="auto"/>
          </w:tcPr>
          <w:p w14:paraId="5CECDFA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R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ference</w:t>
            </w:r>
          </w:p>
        </w:tc>
        <w:tc>
          <w:tcPr>
            <w:tcW w:w="1232" w:type="dxa"/>
            <w:shd w:val="clear" w:color="auto" w:fill="auto"/>
          </w:tcPr>
          <w:p w14:paraId="064C1A8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079</w:t>
            </w:r>
          </w:p>
        </w:tc>
      </w:tr>
      <w:tr w:rsidR="00B642DC" w:rsidRPr="0047323E" w14:paraId="5D4E0B67" w14:textId="77777777" w:rsidTr="00527E98">
        <w:trPr>
          <w:trHeight w:val="566"/>
        </w:trPr>
        <w:tc>
          <w:tcPr>
            <w:tcW w:w="2489" w:type="dxa"/>
            <w:shd w:val="clear" w:color="auto" w:fill="auto"/>
          </w:tcPr>
          <w:p w14:paraId="0676C93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5.10</w:t>
            </w:r>
          </w:p>
        </w:tc>
        <w:tc>
          <w:tcPr>
            <w:tcW w:w="772" w:type="dxa"/>
            <w:shd w:val="clear" w:color="auto" w:fill="auto"/>
          </w:tcPr>
          <w:p w14:paraId="1610FD5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8</w:t>
            </w:r>
          </w:p>
        </w:tc>
        <w:tc>
          <w:tcPr>
            <w:tcW w:w="1872" w:type="dxa"/>
            <w:shd w:val="clear" w:color="auto" w:fill="auto"/>
          </w:tcPr>
          <w:p w14:paraId="24D3063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448 (0.929–2.256)</w:t>
            </w:r>
          </w:p>
        </w:tc>
        <w:tc>
          <w:tcPr>
            <w:tcW w:w="1239" w:type="dxa"/>
            <w:shd w:val="clear" w:color="auto" w:fill="auto"/>
          </w:tcPr>
          <w:p w14:paraId="4EA1194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shd w:val="clear" w:color="auto" w:fill="auto"/>
          </w:tcPr>
          <w:p w14:paraId="1553C1B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1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565 (0.950–2.579)</w:t>
            </w:r>
          </w:p>
        </w:tc>
        <w:tc>
          <w:tcPr>
            <w:tcW w:w="1232" w:type="dxa"/>
            <w:shd w:val="clear" w:color="auto" w:fill="auto"/>
          </w:tcPr>
          <w:p w14:paraId="493A514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15E86AF" w14:textId="77777777" w:rsidTr="00527E98">
        <w:trPr>
          <w:trHeight w:val="287"/>
        </w:trPr>
        <w:tc>
          <w:tcPr>
            <w:tcW w:w="9325" w:type="dxa"/>
            <w:gridSpan w:val="6"/>
            <w:shd w:val="clear" w:color="auto" w:fill="auto"/>
          </w:tcPr>
          <w:p w14:paraId="1618681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Gender</w:t>
            </w:r>
          </w:p>
        </w:tc>
      </w:tr>
      <w:tr w:rsidR="00B642DC" w:rsidRPr="0047323E" w14:paraId="5F736602" w14:textId="77777777" w:rsidTr="00527E98">
        <w:trPr>
          <w:trHeight w:val="278"/>
        </w:trPr>
        <w:tc>
          <w:tcPr>
            <w:tcW w:w="2489" w:type="dxa"/>
            <w:shd w:val="clear" w:color="auto" w:fill="auto"/>
          </w:tcPr>
          <w:p w14:paraId="6261CE3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ale</w:t>
            </w:r>
          </w:p>
        </w:tc>
        <w:tc>
          <w:tcPr>
            <w:tcW w:w="772" w:type="dxa"/>
            <w:shd w:val="clear" w:color="auto" w:fill="auto"/>
          </w:tcPr>
          <w:p w14:paraId="5D315B1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6</w:t>
            </w:r>
          </w:p>
        </w:tc>
        <w:tc>
          <w:tcPr>
            <w:tcW w:w="1872" w:type="dxa"/>
            <w:shd w:val="clear" w:color="auto" w:fill="auto"/>
          </w:tcPr>
          <w:p w14:paraId="497F666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  <w:shd w:val="clear" w:color="auto" w:fill="auto"/>
          </w:tcPr>
          <w:p w14:paraId="3788655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405</w:t>
            </w:r>
          </w:p>
        </w:tc>
        <w:tc>
          <w:tcPr>
            <w:tcW w:w="1717" w:type="dxa"/>
            <w:shd w:val="clear" w:color="auto" w:fill="auto"/>
          </w:tcPr>
          <w:p w14:paraId="06A4B85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  <w:shd w:val="clear" w:color="auto" w:fill="auto"/>
          </w:tcPr>
          <w:p w14:paraId="78408D2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5548180F" w14:textId="77777777" w:rsidTr="00527E98">
        <w:trPr>
          <w:trHeight w:val="575"/>
        </w:trPr>
        <w:tc>
          <w:tcPr>
            <w:tcW w:w="2489" w:type="dxa"/>
            <w:shd w:val="clear" w:color="auto" w:fill="auto"/>
          </w:tcPr>
          <w:p w14:paraId="691D42F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Female</w:t>
            </w:r>
          </w:p>
        </w:tc>
        <w:tc>
          <w:tcPr>
            <w:tcW w:w="772" w:type="dxa"/>
            <w:shd w:val="clear" w:color="auto" w:fill="auto"/>
          </w:tcPr>
          <w:p w14:paraId="229E578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0</w:t>
            </w:r>
          </w:p>
        </w:tc>
        <w:tc>
          <w:tcPr>
            <w:tcW w:w="1872" w:type="dxa"/>
            <w:shd w:val="clear" w:color="auto" w:fill="auto"/>
          </w:tcPr>
          <w:p w14:paraId="2F904AB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200 (0.781–1.843)</w:t>
            </w:r>
          </w:p>
        </w:tc>
        <w:tc>
          <w:tcPr>
            <w:tcW w:w="1239" w:type="dxa"/>
            <w:shd w:val="clear" w:color="auto" w:fill="auto"/>
          </w:tcPr>
          <w:p w14:paraId="4D8FB15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shd w:val="clear" w:color="auto" w:fill="auto"/>
          </w:tcPr>
          <w:p w14:paraId="1C9416E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  <w:shd w:val="clear" w:color="auto" w:fill="auto"/>
          </w:tcPr>
          <w:p w14:paraId="7840494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8DB64AB" w14:textId="77777777" w:rsidTr="00527E98">
        <w:trPr>
          <w:trHeight w:val="287"/>
        </w:trPr>
        <w:tc>
          <w:tcPr>
            <w:tcW w:w="9325" w:type="dxa"/>
            <w:gridSpan w:val="6"/>
            <w:shd w:val="clear" w:color="auto" w:fill="auto"/>
          </w:tcPr>
          <w:p w14:paraId="49CFED9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Disease duration (years)</w:t>
            </w:r>
          </w:p>
        </w:tc>
      </w:tr>
      <w:tr w:rsidR="00B642DC" w:rsidRPr="0047323E" w14:paraId="678573BE" w14:textId="77777777" w:rsidTr="00527E98">
        <w:trPr>
          <w:trHeight w:val="413"/>
        </w:trPr>
        <w:tc>
          <w:tcPr>
            <w:tcW w:w="2489" w:type="dxa"/>
            <w:shd w:val="clear" w:color="auto" w:fill="auto"/>
          </w:tcPr>
          <w:p w14:paraId="23B1DCA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</w:t>
            </w:r>
          </w:p>
        </w:tc>
        <w:tc>
          <w:tcPr>
            <w:tcW w:w="772" w:type="dxa"/>
            <w:shd w:val="clear" w:color="auto" w:fill="auto"/>
          </w:tcPr>
          <w:p w14:paraId="796A8EB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5</w:t>
            </w:r>
          </w:p>
        </w:tc>
        <w:tc>
          <w:tcPr>
            <w:tcW w:w="1872" w:type="dxa"/>
            <w:shd w:val="clear" w:color="auto" w:fill="auto"/>
          </w:tcPr>
          <w:p w14:paraId="07F0F39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  <w:shd w:val="clear" w:color="auto" w:fill="auto"/>
          </w:tcPr>
          <w:p w14:paraId="41BDD93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197</w:t>
            </w:r>
          </w:p>
        </w:tc>
        <w:tc>
          <w:tcPr>
            <w:tcW w:w="1717" w:type="dxa"/>
            <w:shd w:val="clear" w:color="auto" w:fill="auto"/>
          </w:tcPr>
          <w:p w14:paraId="2B4332B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  <w:shd w:val="clear" w:color="auto" w:fill="auto"/>
          </w:tcPr>
          <w:p w14:paraId="4BFDED4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172</w:t>
            </w:r>
          </w:p>
        </w:tc>
      </w:tr>
      <w:tr w:rsidR="00B642DC" w:rsidRPr="0047323E" w14:paraId="46FEDEC6" w14:textId="77777777" w:rsidTr="00527E98">
        <w:trPr>
          <w:trHeight w:val="566"/>
        </w:trPr>
        <w:tc>
          <w:tcPr>
            <w:tcW w:w="2489" w:type="dxa"/>
            <w:shd w:val="clear" w:color="auto" w:fill="auto"/>
          </w:tcPr>
          <w:p w14:paraId="05B638E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2 to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</w:t>
            </w:r>
          </w:p>
        </w:tc>
        <w:tc>
          <w:tcPr>
            <w:tcW w:w="772" w:type="dxa"/>
            <w:shd w:val="clear" w:color="auto" w:fill="auto"/>
          </w:tcPr>
          <w:p w14:paraId="3AB10F6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5</w:t>
            </w:r>
          </w:p>
        </w:tc>
        <w:tc>
          <w:tcPr>
            <w:tcW w:w="1872" w:type="dxa"/>
            <w:shd w:val="clear" w:color="auto" w:fill="auto"/>
          </w:tcPr>
          <w:p w14:paraId="35A9432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22 (0.415–1.256)</w:t>
            </w:r>
          </w:p>
        </w:tc>
        <w:tc>
          <w:tcPr>
            <w:tcW w:w="1239" w:type="dxa"/>
            <w:shd w:val="clear" w:color="auto" w:fill="auto"/>
          </w:tcPr>
          <w:p w14:paraId="398118D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shd w:val="clear" w:color="auto" w:fill="auto"/>
          </w:tcPr>
          <w:p w14:paraId="28A3A1E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999 (0.514–1.943)</w:t>
            </w:r>
          </w:p>
        </w:tc>
        <w:tc>
          <w:tcPr>
            <w:tcW w:w="1232" w:type="dxa"/>
            <w:shd w:val="clear" w:color="auto" w:fill="auto"/>
          </w:tcPr>
          <w:p w14:paraId="288665D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62DC91F9" w14:textId="77777777" w:rsidTr="00527E98">
        <w:trPr>
          <w:trHeight w:val="575"/>
        </w:trPr>
        <w:tc>
          <w:tcPr>
            <w:tcW w:w="2489" w:type="dxa"/>
            <w:shd w:val="clear" w:color="auto" w:fill="auto"/>
          </w:tcPr>
          <w:p w14:paraId="3AB525B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</w:t>
            </w:r>
          </w:p>
        </w:tc>
        <w:tc>
          <w:tcPr>
            <w:tcW w:w="772" w:type="dxa"/>
            <w:shd w:val="clear" w:color="auto" w:fill="auto"/>
          </w:tcPr>
          <w:p w14:paraId="527420B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3</w:t>
            </w:r>
          </w:p>
        </w:tc>
        <w:tc>
          <w:tcPr>
            <w:tcW w:w="1872" w:type="dxa"/>
            <w:shd w:val="clear" w:color="auto" w:fill="auto"/>
          </w:tcPr>
          <w:p w14:paraId="4C17DA6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132 (0.616–2.082)</w:t>
            </w:r>
          </w:p>
        </w:tc>
        <w:tc>
          <w:tcPr>
            <w:tcW w:w="1239" w:type="dxa"/>
            <w:shd w:val="clear" w:color="auto" w:fill="auto"/>
          </w:tcPr>
          <w:p w14:paraId="4A229E0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shd w:val="clear" w:color="auto" w:fill="auto"/>
          </w:tcPr>
          <w:p w14:paraId="2D1528A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698 (0.821–3.510)</w:t>
            </w:r>
          </w:p>
        </w:tc>
        <w:tc>
          <w:tcPr>
            <w:tcW w:w="1232" w:type="dxa"/>
            <w:shd w:val="clear" w:color="auto" w:fill="auto"/>
          </w:tcPr>
          <w:p w14:paraId="1FC4FAF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1401CDB3" w14:textId="77777777" w:rsidTr="00527E98">
        <w:trPr>
          <w:trHeight w:val="287"/>
        </w:trPr>
        <w:tc>
          <w:tcPr>
            <w:tcW w:w="9325" w:type="dxa"/>
            <w:gridSpan w:val="6"/>
          </w:tcPr>
          <w:p w14:paraId="42D8D8C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surgery related to UC</w:t>
            </w:r>
          </w:p>
        </w:tc>
      </w:tr>
      <w:tr w:rsidR="00B642DC" w:rsidRPr="0047323E" w14:paraId="62C03F2D" w14:textId="77777777" w:rsidTr="00527E98">
        <w:trPr>
          <w:trHeight w:val="278"/>
        </w:trPr>
        <w:tc>
          <w:tcPr>
            <w:tcW w:w="2489" w:type="dxa"/>
          </w:tcPr>
          <w:p w14:paraId="243CF95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5237142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8</w:t>
            </w:r>
          </w:p>
        </w:tc>
        <w:tc>
          <w:tcPr>
            <w:tcW w:w="1872" w:type="dxa"/>
          </w:tcPr>
          <w:p w14:paraId="260C7B2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47DC507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401</w:t>
            </w:r>
          </w:p>
        </w:tc>
        <w:tc>
          <w:tcPr>
            <w:tcW w:w="1717" w:type="dxa"/>
          </w:tcPr>
          <w:p w14:paraId="6A08D1C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6F63CD1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0F4A42F1" w14:textId="77777777" w:rsidTr="00527E98">
        <w:trPr>
          <w:trHeight w:val="575"/>
        </w:trPr>
        <w:tc>
          <w:tcPr>
            <w:tcW w:w="2489" w:type="dxa"/>
          </w:tcPr>
          <w:p w14:paraId="04448E5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5516910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8</w:t>
            </w:r>
          </w:p>
        </w:tc>
        <w:tc>
          <w:tcPr>
            <w:tcW w:w="1872" w:type="dxa"/>
          </w:tcPr>
          <w:p w14:paraId="5DC59992" w14:textId="3216B294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860 (0.437</w:t>
            </w:r>
            <w:r w:rsidR="0026551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–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912)</w:t>
            </w:r>
          </w:p>
        </w:tc>
        <w:tc>
          <w:tcPr>
            <w:tcW w:w="1239" w:type="dxa"/>
          </w:tcPr>
          <w:p w14:paraId="00A1577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48A48F5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6C1C287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DBD92DE" w14:textId="77777777" w:rsidTr="00527E98">
        <w:trPr>
          <w:trHeight w:val="278"/>
        </w:trPr>
        <w:tc>
          <w:tcPr>
            <w:tcW w:w="9325" w:type="dxa"/>
            <w:gridSpan w:val="6"/>
          </w:tcPr>
          <w:p w14:paraId="2EF6D10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biologics</w:t>
            </w:r>
          </w:p>
        </w:tc>
      </w:tr>
      <w:tr w:rsidR="00B642DC" w:rsidRPr="0047323E" w14:paraId="3E080B86" w14:textId="77777777" w:rsidTr="00527E98">
        <w:trPr>
          <w:trHeight w:val="287"/>
        </w:trPr>
        <w:tc>
          <w:tcPr>
            <w:tcW w:w="2489" w:type="dxa"/>
          </w:tcPr>
          <w:p w14:paraId="7CB8379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423ABAF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9</w:t>
            </w:r>
          </w:p>
        </w:tc>
        <w:tc>
          <w:tcPr>
            <w:tcW w:w="1872" w:type="dxa"/>
          </w:tcPr>
          <w:p w14:paraId="62232DE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7AA5F6F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184</w:t>
            </w:r>
          </w:p>
        </w:tc>
        <w:tc>
          <w:tcPr>
            <w:tcW w:w="1717" w:type="dxa"/>
          </w:tcPr>
          <w:p w14:paraId="4C01984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743C07E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487</w:t>
            </w:r>
          </w:p>
        </w:tc>
      </w:tr>
      <w:tr w:rsidR="00B642DC" w:rsidRPr="0047323E" w14:paraId="2A9F2D32" w14:textId="77777777" w:rsidTr="00527E98">
        <w:trPr>
          <w:trHeight w:val="575"/>
        </w:trPr>
        <w:tc>
          <w:tcPr>
            <w:tcW w:w="2489" w:type="dxa"/>
          </w:tcPr>
          <w:p w14:paraId="55AEEF0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3314566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7</w:t>
            </w:r>
          </w:p>
        </w:tc>
        <w:tc>
          <w:tcPr>
            <w:tcW w:w="1872" w:type="dxa"/>
          </w:tcPr>
          <w:p w14:paraId="2E43811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46 (0.485–1.149)</w:t>
            </w:r>
          </w:p>
        </w:tc>
        <w:tc>
          <w:tcPr>
            <w:tcW w:w="1239" w:type="dxa"/>
          </w:tcPr>
          <w:p w14:paraId="6EBD0B4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65658EA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38 (0.313–1.738)</w:t>
            </w:r>
          </w:p>
        </w:tc>
        <w:tc>
          <w:tcPr>
            <w:tcW w:w="1232" w:type="dxa"/>
          </w:tcPr>
          <w:p w14:paraId="041EBF5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0241A13B" w14:textId="77777777" w:rsidTr="00527E98">
        <w:trPr>
          <w:trHeight w:val="278"/>
        </w:trPr>
        <w:tc>
          <w:tcPr>
            <w:tcW w:w="9325" w:type="dxa"/>
            <w:gridSpan w:val="6"/>
          </w:tcPr>
          <w:p w14:paraId="3795A0A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Number of prior biologic treatments</w:t>
            </w:r>
          </w:p>
        </w:tc>
      </w:tr>
      <w:tr w:rsidR="00B642DC" w:rsidRPr="0047323E" w14:paraId="0CA78469" w14:textId="77777777" w:rsidTr="00527E98">
        <w:trPr>
          <w:trHeight w:val="287"/>
        </w:trPr>
        <w:tc>
          <w:tcPr>
            <w:tcW w:w="2489" w:type="dxa"/>
          </w:tcPr>
          <w:p w14:paraId="2AD3177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ne</w:t>
            </w:r>
          </w:p>
        </w:tc>
        <w:tc>
          <w:tcPr>
            <w:tcW w:w="772" w:type="dxa"/>
          </w:tcPr>
          <w:p w14:paraId="7F392C6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9</w:t>
            </w:r>
          </w:p>
        </w:tc>
        <w:tc>
          <w:tcPr>
            <w:tcW w:w="1872" w:type="dxa"/>
          </w:tcPr>
          <w:p w14:paraId="4F69E81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2CF90DA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285</w:t>
            </w:r>
          </w:p>
        </w:tc>
        <w:tc>
          <w:tcPr>
            <w:tcW w:w="1717" w:type="dxa"/>
          </w:tcPr>
          <w:p w14:paraId="698C7C1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4D81EE8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6E201A76" w14:textId="77777777" w:rsidTr="00527E98">
        <w:trPr>
          <w:trHeight w:val="575"/>
        </w:trPr>
        <w:tc>
          <w:tcPr>
            <w:tcW w:w="2489" w:type="dxa"/>
          </w:tcPr>
          <w:p w14:paraId="118F76C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1</w:t>
            </w:r>
          </w:p>
        </w:tc>
        <w:tc>
          <w:tcPr>
            <w:tcW w:w="772" w:type="dxa"/>
          </w:tcPr>
          <w:p w14:paraId="47CD7B5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3</w:t>
            </w:r>
          </w:p>
        </w:tc>
        <w:tc>
          <w:tcPr>
            <w:tcW w:w="1872" w:type="dxa"/>
          </w:tcPr>
          <w:p w14:paraId="31010BB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01 (0.506–1.269)</w:t>
            </w:r>
          </w:p>
        </w:tc>
        <w:tc>
          <w:tcPr>
            <w:tcW w:w="1239" w:type="dxa"/>
          </w:tcPr>
          <w:p w14:paraId="102B999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73B0FAF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6798DB4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371930A" w14:textId="77777777" w:rsidTr="00527E98">
        <w:trPr>
          <w:trHeight w:val="566"/>
        </w:trPr>
        <w:tc>
          <w:tcPr>
            <w:tcW w:w="2489" w:type="dxa"/>
          </w:tcPr>
          <w:p w14:paraId="60A4168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游明朝" w:eastAsia="游明朝" w:hAnsi="游明朝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</w:t>
            </w:r>
          </w:p>
        </w:tc>
        <w:tc>
          <w:tcPr>
            <w:tcW w:w="772" w:type="dxa"/>
          </w:tcPr>
          <w:p w14:paraId="1200339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4</w:t>
            </w:r>
          </w:p>
        </w:tc>
        <w:tc>
          <w:tcPr>
            <w:tcW w:w="1872" w:type="dxa"/>
          </w:tcPr>
          <w:p w14:paraId="2CC83B2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589 (0.296–1.170)</w:t>
            </w:r>
          </w:p>
        </w:tc>
        <w:tc>
          <w:tcPr>
            <w:tcW w:w="1239" w:type="dxa"/>
          </w:tcPr>
          <w:p w14:paraId="1892982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4AE38DC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16C29F9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0961891A" w14:textId="77777777" w:rsidTr="00527E98">
        <w:trPr>
          <w:trHeight w:val="287"/>
        </w:trPr>
        <w:tc>
          <w:tcPr>
            <w:tcW w:w="9325" w:type="dxa"/>
            <w:gridSpan w:val="6"/>
          </w:tcPr>
          <w:p w14:paraId="7722B40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witched from IFX treatment</w:t>
            </w:r>
          </w:p>
        </w:tc>
      </w:tr>
      <w:tr w:rsidR="00B642DC" w:rsidRPr="0047323E" w14:paraId="02ADE508" w14:textId="77777777" w:rsidTr="00527E98">
        <w:trPr>
          <w:trHeight w:val="278"/>
        </w:trPr>
        <w:tc>
          <w:tcPr>
            <w:tcW w:w="2489" w:type="dxa"/>
          </w:tcPr>
          <w:p w14:paraId="7DD5570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  No</w:t>
            </w:r>
          </w:p>
        </w:tc>
        <w:tc>
          <w:tcPr>
            <w:tcW w:w="772" w:type="dxa"/>
          </w:tcPr>
          <w:p w14:paraId="7C78844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9</w:t>
            </w:r>
          </w:p>
        </w:tc>
        <w:tc>
          <w:tcPr>
            <w:tcW w:w="1872" w:type="dxa"/>
          </w:tcPr>
          <w:p w14:paraId="3678796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46D55E5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598</w:t>
            </w:r>
          </w:p>
        </w:tc>
        <w:tc>
          <w:tcPr>
            <w:tcW w:w="1717" w:type="dxa"/>
          </w:tcPr>
          <w:p w14:paraId="02923E1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3F64376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6E3D5141" w14:textId="77777777" w:rsidTr="00527E98">
        <w:trPr>
          <w:trHeight w:val="575"/>
        </w:trPr>
        <w:tc>
          <w:tcPr>
            <w:tcW w:w="2489" w:type="dxa"/>
          </w:tcPr>
          <w:p w14:paraId="6438050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54259BF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7</w:t>
            </w:r>
          </w:p>
        </w:tc>
        <w:tc>
          <w:tcPr>
            <w:tcW w:w="1872" w:type="dxa"/>
          </w:tcPr>
          <w:p w14:paraId="41DD029C" w14:textId="2BCDAF0F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80 (0.548</w:t>
            </w:r>
            <w:r w:rsidR="0026551D"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–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1.414)</w:t>
            </w:r>
          </w:p>
        </w:tc>
        <w:tc>
          <w:tcPr>
            <w:tcW w:w="1239" w:type="dxa"/>
          </w:tcPr>
          <w:p w14:paraId="56B9F72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374AB2B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47B7B8E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1118AC29" w14:textId="77777777" w:rsidTr="00527E98">
        <w:trPr>
          <w:trHeight w:val="287"/>
        </w:trPr>
        <w:tc>
          <w:tcPr>
            <w:tcW w:w="9325" w:type="dxa"/>
            <w:gridSpan w:val="6"/>
          </w:tcPr>
          <w:p w14:paraId="4163149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witched from ADA treatment</w:t>
            </w:r>
          </w:p>
        </w:tc>
      </w:tr>
      <w:tr w:rsidR="00B642DC" w:rsidRPr="0047323E" w14:paraId="442E80FF" w14:textId="77777777" w:rsidTr="00527E98">
        <w:trPr>
          <w:trHeight w:val="278"/>
        </w:trPr>
        <w:tc>
          <w:tcPr>
            <w:tcW w:w="2489" w:type="dxa"/>
          </w:tcPr>
          <w:p w14:paraId="7A915E2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35D7213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4</w:t>
            </w:r>
          </w:p>
        </w:tc>
        <w:tc>
          <w:tcPr>
            <w:tcW w:w="1872" w:type="dxa"/>
          </w:tcPr>
          <w:p w14:paraId="19231E3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734B03E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125</w:t>
            </w:r>
          </w:p>
        </w:tc>
        <w:tc>
          <w:tcPr>
            <w:tcW w:w="1717" w:type="dxa"/>
          </w:tcPr>
          <w:p w14:paraId="1FE1087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</w:tcPr>
          <w:p w14:paraId="170F61F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584</w:t>
            </w:r>
          </w:p>
        </w:tc>
      </w:tr>
      <w:tr w:rsidR="00B642DC" w:rsidRPr="0047323E" w14:paraId="2AEC1B78" w14:textId="77777777" w:rsidTr="00527E98">
        <w:trPr>
          <w:trHeight w:val="575"/>
        </w:trPr>
        <w:tc>
          <w:tcPr>
            <w:tcW w:w="2489" w:type="dxa"/>
          </w:tcPr>
          <w:p w14:paraId="471793E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6E92A40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2</w:t>
            </w:r>
          </w:p>
        </w:tc>
        <w:tc>
          <w:tcPr>
            <w:tcW w:w="1872" w:type="dxa"/>
          </w:tcPr>
          <w:p w14:paraId="0AAC15A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673 (0.406–1.116)</w:t>
            </w:r>
          </w:p>
        </w:tc>
        <w:tc>
          <w:tcPr>
            <w:tcW w:w="1239" w:type="dxa"/>
          </w:tcPr>
          <w:p w14:paraId="06C6C76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12DBEB2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22 (0.407–1.658)</w:t>
            </w:r>
          </w:p>
        </w:tc>
        <w:tc>
          <w:tcPr>
            <w:tcW w:w="1232" w:type="dxa"/>
          </w:tcPr>
          <w:p w14:paraId="19D8BD8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2F451EC2" w14:textId="77777777" w:rsidTr="00527E98">
        <w:trPr>
          <w:trHeight w:val="287"/>
        </w:trPr>
        <w:tc>
          <w:tcPr>
            <w:tcW w:w="9325" w:type="dxa"/>
            <w:gridSpan w:val="6"/>
          </w:tcPr>
          <w:p w14:paraId="3EE6973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witched from other biologic treatment</w:t>
            </w:r>
          </w:p>
        </w:tc>
      </w:tr>
      <w:tr w:rsidR="00B642DC" w:rsidRPr="0047323E" w14:paraId="738ED9D0" w14:textId="77777777" w:rsidTr="00527E98">
        <w:trPr>
          <w:trHeight w:val="278"/>
        </w:trPr>
        <w:tc>
          <w:tcPr>
            <w:tcW w:w="2489" w:type="dxa"/>
          </w:tcPr>
          <w:p w14:paraId="09B9CE4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382B061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8</w:t>
            </w:r>
          </w:p>
        </w:tc>
        <w:tc>
          <w:tcPr>
            <w:tcW w:w="1872" w:type="dxa"/>
          </w:tcPr>
          <w:p w14:paraId="6595256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25C7B43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138</w:t>
            </w:r>
          </w:p>
        </w:tc>
        <w:tc>
          <w:tcPr>
            <w:tcW w:w="1717" w:type="dxa"/>
          </w:tcPr>
          <w:p w14:paraId="795A2BE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</w:tcPr>
          <w:p w14:paraId="1353090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205</w:t>
            </w:r>
          </w:p>
        </w:tc>
      </w:tr>
      <w:tr w:rsidR="00B642DC" w:rsidRPr="0047323E" w14:paraId="400F4164" w14:textId="77777777" w:rsidTr="00527E98">
        <w:trPr>
          <w:trHeight w:val="575"/>
        </w:trPr>
        <w:tc>
          <w:tcPr>
            <w:tcW w:w="2489" w:type="dxa"/>
          </w:tcPr>
          <w:p w14:paraId="4A46F33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1EECE86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</w:t>
            </w:r>
          </w:p>
        </w:tc>
        <w:tc>
          <w:tcPr>
            <w:tcW w:w="1872" w:type="dxa"/>
          </w:tcPr>
          <w:p w14:paraId="019DBC4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390 (0.674–17.041)</w:t>
            </w:r>
          </w:p>
        </w:tc>
        <w:tc>
          <w:tcPr>
            <w:tcW w:w="1239" w:type="dxa"/>
          </w:tcPr>
          <w:p w14:paraId="1B4D7E8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06FB255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446 (0.442–44.706)</w:t>
            </w:r>
          </w:p>
        </w:tc>
        <w:tc>
          <w:tcPr>
            <w:tcW w:w="1232" w:type="dxa"/>
          </w:tcPr>
          <w:p w14:paraId="6BD406A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24300731" w14:textId="77777777" w:rsidTr="00527E98">
        <w:trPr>
          <w:trHeight w:val="287"/>
        </w:trPr>
        <w:tc>
          <w:tcPr>
            <w:tcW w:w="9325" w:type="dxa"/>
            <w:gridSpan w:val="6"/>
          </w:tcPr>
          <w:p w14:paraId="244C74F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Reason for switch from previous biologics is lack of efficacy</w:t>
            </w:r>
          </w:p>
        </w:tc>
      </w:tr>
      <w:tr w:rsidR="00B642DC" w:rsidRPr="0047323E" w14:paraId="4AF4059D" w14:textId="77777777" w:rsidTr="00527E98">
        <w:trPr>
          <w:trHeight w:val="278"/>
        </w:trPr>
        <w:tc>
          <w:tcPr>
            <w:tcW w:w="2489" w:type="dxa"/>
          </w:tcPr>
          <w:p w14:paraId="6190A60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053D984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7</w:t>
            </w:r>
          </w:p>
        </w:tc>
        <w:tc>
          <w:tcPr>
            <w:tcW w:w="1872" w:type="dxa"/>
          </w:tcPr>
          <w:p w14:paraId="2708D2A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18866D9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081</w:t>
            </w:r>
          </w:p>
        </w:tc>
        <w:tc>
          <w:tcPr>
            <w:tcW w:w="1717" w:type="dxa"/>
          </w:tcPr>
          <w:p w14:paraId="78263B2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</w:tcPr>
          <w:p w14:paraId="6DB81B1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645</w:t>
            </w:r>
          </w:p>
        </w:tc>
      </w:tr>
      <w:tr w:rsidR="00B642DC" w:rsidRPr="0047323E" w14:paraId="78CD0CCE" w14:textId="77777777" w:rsidTr="00527E98">
        <w:trPr>
          <w:trHeight w:val="575"/>
        </w:trPr>
        <w:tc>
          <w:tcPr>
            <w:tcW w:w="2489" w:type="dxa"/>
          </w:tcPr>
          <w:p w14:paraId="0E88442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1CAB907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9</w:t>
            </w:r>
          </w:p>
        </w:tc>
        <w:tc>
          <w:tcPr>
            <w:tcW w:w="1872" w:type="dxa"/>
          </w:tcPr>
          <w:p w14:paraId="7CD3031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680 (0.441–1.049)</w:t>
            </w:r>
          </w:p>
        </w:tc>
        <w:tc>
          <w:tcPr>
            <w:tcW w:w="1239" w:type="dxa"/>
          </w:tcPr>
          <w:p w14:paraId="4629A67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46E36C9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20 (0.353–1.906)</w:t>
            </w:r>
          </w:p>
        </w:tc>
        <w:tc>
          <w:tcPr>
            <w:tcW w:w="1232" w:type="dxa"/>
          </w:tcPr>
          <w:p w14:paraId="1DCA668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2B3228F9" w14:textId="77777777" w:rsidTr="00527E98">
        <w:trPr>
          <w:trHeight w:val="287"/>
        </w:trPr>
        <w:tc>
          <w:tcPr>
            <w:tcW w:w="9325" w:type="dxa"/>
            <w:gridSpan w:val="6"/>
          </w:tcPr>
          <w:p w14:paraId="6D71360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Reason for switch from previous biologics is AEs</w:t>
            </w:r>
          </w:p>
        </w:tc>
      </w:tr>
      <w:tr w:rsidR="00B642DC" w:rsidRPr="0047323E" w14:paraId="234FF16A" w14:textId="77777777" w:rsidTr="00527E98">
        <w:trPr>
          <w:trHeight w:val="278"/>
        </w:trPr>
        <w:tc>
          <w:tcPr>
            <w:tcW w:w="2489" w:type="dxa"/>
          </w:tcPr>
          <w:p w14:paraId="3E5A932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33CB151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3</w:t>
            </w:r>
          </w:p>
        </w:tc>
        <w:tc>
          <w:tcPr>
            <w:tcW w:w="1872" w:type="dxa"/>
          </w:tcPr>
          <w:p w14:paraId="10F4940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11DFC2B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530</w:t>
            </w:r>
          </w:p>
        </w:tc>
        <w:tc>
          <w:tcPr>
            <w:tcW w:w="1717" w:type="dxa"/>
          </w:tcPr>
          <w:p w14:paraId="503E793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07BE1C4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7C7B3219" w14:textId="77777777" w:rsidTr="00527E98">
        <w:trPr>
          <w:trHeight w:val="575"/>
        </w:trPr>
        <w:tc>
          <w:tcPr>
            <w:tcW w:w="2489" w:type="dxa"/>
          </w:tcPr>
          <w:p w14:paraId="4CED41A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44FB9A5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3</w:t>
            </w:r>
          </w:p>
        </w:tc>
        <w:tc>
          <w:tcPr>
            <w:tcW w:w="1872" w:type="dxa"/>
          </w:tcPr>
          <w:p w14:paraId="035C3E0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92 (0.383–1.638)</w:t>
            </w:r>
          </w:p>
        </w:tc>
        <w:tc>
          <w:tcPr>
            <w:tcW w:w="1239" w:type="dxa"/>
          </w:tcPr>
          <w:p w14:paraId="04C3ED7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6B79585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293F4D0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6CFFF242" w14:textId="77777777" w:rsidTr="00527E98">
        <w:trPr>
          <w:trHeight w:val="278"/>
        </w:trPr>
        <w:tc>
          <w:tcPr>
            <w:tcW w:w="9325" w:type="dxa"/>
            <w:gridSpan w:val="6"/>
          </w:tcPr>
          <w:p w14:paraId="1D3DF58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Reason for switch from previous biologics is lack of efficacy &amp; AEs</w:t>
            </w:r>
          </w:p>
        </w:tc>
      </w:tr>
      <w:tr w:rsidR="00B642DC" w:rsidRPr="0047323E" w14:paraId="30DBFB73" w14:textId="77777777" w:rsidTr="00527E98">
        <w:trPr>
          <w:trHeight w:val="287"/>
        </w:trPr>
        <w:tc>
          <w:tcPr>
            <w:tcW w:w="2489" w:type="dxa"/>
          </w:tcPr>
          <w:p w14:paraId="31FDC81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6FF2B70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5</w:t>
            </w:r>
          </w:p>
        </w:tc>
        <w:tc>
          <w:tcPr>
            <w:tcW w:w="1872" w:type="dxa"/>
          </w:tcPr>
          <w:p w14:paraId="4D63A39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0287A60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84</w:t>
            </w:r>
          </w:p>
        </w:tc>
        <w:tc>
          <w:tcPr>
            <w:tcW w:w="1717" w:type="dxa"/>
          </w:tcPr>
          <w:p w14:paraId="28F85F8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5B74F4B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0BFF837A" w14:textId="77777777" w:rsidTr="00527E98">
        <w:trPr>
          <w:trHeight w:val="575"/>
        </w:trPr>
        <w:tc>
          <w:tcPr>
            <w:tcW w:w="2489" w:type="dxa"/>
          </w:tcPr>
          <w:p w14:paraId="024A39C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749665D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</w:t>
            </w:r>
          </w:p>
        </w:tc>
        <w:tc>
          <w:tcPr>
            <w:tcW w:w="1872" w:type="dxa"/>
          </w:tcPr>
          <w:p w14:paraId="48CD18C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14 (0.274–3.055)</w:t>
            </w:r>
          </w:p>
        </w:tc>
        <w:tc>
          <w:tcPr>
            <w:tcW w:w="1239" w:type="dxa"/>
          </w:tcPr>
          <w:p w14:paraId="7F3CAC5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55AD415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72B1045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5A9BF270" w14:textId="77777777" w:rsidTr="00527E98">
        <w:trPr>
          <w:trHeight w:val="278"/>
        </w:trPr>
        <w:tc>
          <w:tcPr>
            <w:tcW w:w="9325" w:type="dxa"/>
            <w:gridSpan w:val="6"/>
          </w:tcPr>
          <w:p w14:paraId="6463901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tacrolimus/ciclosporin</w:t>
            </w:r>
          </w:p>
        </w:tc>
      </w:tr>
      <w:tr w:rsidR="00B642DC" w:rsidRPr="0047323E" w14:paraId="6461E5FF" w14:textId="77777777" w:rsidTr="00527E98">
        <w:trPr>
          <w:trHeight w:val="287"/>
        </w:trPr>
        <w:tc>
          <w:tcPr>
            <w:tcW w:w="2489" w:type="dxa"/>
          </w:tcPr>
          <w:p w14:paraId="2BB086F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2E37324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72</w:t>
            </w:r>
          </w:p>
        </w:tc>
        <w:tc>
          <w:tcPr>
            <w:tcW w:w="1872" w:type="dxa"/>
          </w:tcPr>
          <w:p w14:paraId="1690F1F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519F433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214</w:t>
            </w:r>
          </w:p>
        </w:tc>
        <w:tc>
          <w:tcPr>
            <w:tcW w:w="1717" w:type="dxa"/>
          </w:tcPr>
          <w:p w14:paraId="65E3189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5433DAE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57DA5841" w14:textId="77777777" w:rsidTr="00527E98">
        <w:trPr>
          <w:trHeight w:val="575"/>
        </w:trPr>
        <w:tc>
          <w:tcPr>
            <w:tcW w:w="2489" w:type="dxa"/>
          </w:tcPr>
          <w:p w14:paraId="1AC1612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07B9A04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4</w:t>
            </w:r>
          </w:p>
        </w:tc>
        <w:tc>
          <w:tcPr>
            <w:tcW w:w="1872" w:type="dxa"/>
          </w:tcPr>
          <w:p w14:paraId="7746FF6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05 (0.405–1.224)</w:t>
            </w:r>
          </w:p>
        </w:tc>
        <w:tc>
          <w:tcPr>
            <w:tcW w:w="1239" w:type="dxa"/>
          </w:tcPr>
          <w:p w14:paraId="79C158C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0976B67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2A42985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25AABE35" w14:textId="77777777" w:rsidTr="00527E98">
        <w:trPr>
          <w:trHeight w:val="278"/>
        </w:trPr>
        <w:tc>
          <w:tcPr>
            <w:tcW w:w="9325" w:type="dxa"/>
            <w:gridSpan w:val="6"/>
          </w:tcPr>
          <w:p w14:paraId="6E78A6F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Concomitant use of CSs during the study</w:t>
            </w:r>
          </w:p>
        </w:tc>
      </w:tr>
      <w:tr w:rsidR="00B642DC" w:rsidRPr="0047323E" w14:paraId="6E2F98C4" w14:textId="77777777" w:rsidTr="00527E98">
        <w:trPr>
          <w:trHeight w:val="287"/>
        </w:trPr>
        <w:tc>
          <w:tcPr>
            <w:tcW w:w="2489" w:type="dxa"/>
          </w:tcPr>
          <w:p w14:paraId="224FB49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66D1088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7</w:t>
            </w:r>
          </w:p>
        </w:tc>
        <w:tc>
          <w:tcPr>
            <w:tcW w:w="1872" w:type="dxa"/>
          </w:tcPr>
          <w:p w14:paraId="7C41424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6E98040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032*</w:t>
            </w:r>
          </w:p>
        </w:tc>
        <w:tc>
          <w:tcPr>
            <w:tcW w:w="1717" w:type="dxa"/>
          </w:tcPr>
          <w:p w14:paraId="58DEFB1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</w:tcPr>
          <w:p w14:paraId="7D52D7D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054</w:t>
            </w:r>
          </w:p>
        </w:tc>
      </w:tr>
      <w:tr w:rsidR="00B642DC" w:rsidRPr="0047323E" w14:paraId="595A52D1" w14:textId="77777777" w:rsidTr="00527E98">
        <w:trPr>
          <w:trHeight w:val="575"/>
        </w:trPr>
        <w:tc>
          <w:tcPr>
            <w:tcW w:w="2489" w:type="dxa"/>
          </w:tcPr>
          <w:p w14:paraId="330477A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4D6E795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9</w:t>
            </w:r>
          </w:p>
        </w:tc>
        <w:tc>
          <w:tcPr>
            <w:tcW w:w="1872" w:type="dxa"/>
          </w:tcPr>
          <w:p w14:paraId="2232B3C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616 (0.395–0.960)</w:t>
            </w:r>
          </w:p>
        </w:tc>
        <w:tc>
          <w:tcPr>
            <w:tcW w:w="1239" w:type="dxa"/>
          </w:tcPr>
          <w:p w14:paraId="0E27048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09E65E5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596 (0.352–1.009)</w:t>
            </w:r>
          </w:p>
        </w:tc>
        <w:tc>
          <w:tcPr>
            <w:tcW w:w="1232" w:type="dxa"/>
          </w:tcPr>
          <w:p w14:paraId="65BE875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1008CF7A" w14:textId="77777777" w:rsidTr="00527E98">
        <w:trPr>
          <w:trHeight w:val="278"/>
        </w:trPr>
        <w:tc>
          <w:tcPr>
            <w:tcW w:w="9325" w:type="dxa"/>
            <w:gridSpan w:val="6"/>
          </w:tcPr>
          <w:p w14:paraId="792809B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Concomitant use of IMs during the study</w:t>
            </w:r>
          </w:p>
        </w:tc>
      </w:tr>
      <w:tr w:rsidR="00B642DC" w:rsidRPr="0047323E" w14:paraId="55347AE9" w14:textId="77777777" w:rsidTr="00527E98">
        <w:trPr>
          <w:trHeight w:val="287"/>
        </w:trPr>
        <w:tc>
          <w:tcPr>
            <w:tcW w:w="2489" w:type="dxa"/>
          </w:tcPr>
          <w:p w14:paraId="3D0C3EA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19CD7E5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0</w:t>
            </w:r>
          </w:p>
        </w:tc>
        <w:tc>
          <w:tcPr>
            <w:tcW w:w="1872" w:type="dxa"/>
          </w:tcPr>
          <w:p w14:paraId="7B7597D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694FF09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08</w:t>
            </w:r>
          </w:p>
        </w:tc>
        <w:tc>
          <w:tcPr>
            <w:tcW w:w="1717" w:type="dxa"/>
          </w:tcPr>
          <w:p w14:paraId="3ACCF17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6358800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2AE25044" w14:textId="77777777" w:rsidTr="00527E98">
        <w:trPr>
          <w:trHeight w:val="575"/>
        </w:trPr>
        <w:tc>
          <w:tcPr>
            <w:tcW w:w="2489" w:type="dxa"/>
          </w:tcPr>
          <w:p w14:paraId="595C2BD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400A9FD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6</w:t>
            </w:r>
          </w:p>
        </w:tc>
        <w:tc>
          <w:tcPr>
            <w:tcW w:w="1872" w:type="dxa"/>
          </w:tcPr>
          <w:p w14:paraId="72A3A31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75 (0.633–1.502)</w:t>
            </w:r>
          </w:p>
        </w:tc>
        <w:tc>
          <w:tcPr>
            <w:tcW w:w="1239" w:type="dxa"/>
          </w:tcPr>
          <w:p w14:paraId="0AB3D5D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301E522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1643320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F163429" w14:textId="77777777" w:rsidTr="00527E98">
        <w:trPr>
          <w:trHeight w:val="278"/>
        </w:trPr>
        <w:tc>
          <w:tcPr>
            <w:tcW w:w="9325" w:type="dxa"/>
            <w:gridSpan w:val="6"/>
          </w:tcPr>
          <w:p w14:paraId="472E1CD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Disease extent</w:t>
            </w:r>
          </w:p>
        </w:tc>
      </w:tr>
      <w:tr w:rsidR="00B642DC" w:rsidRPr="0047323E" w14:paraId="1B019194" w14:textId="77777777" w:rsidTr="00527E98">
        <w:trPr>
          <w:trHeight w:val="287"/>
        </w:trPr>
        <w:tc>
          <w:tcPr>
            <w:tcW w:w="2489" w:type="dxa"/>
          </w:tcPr>
          <w:p w14:paraId="21DBD5A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ancolitis</w:t>
            </w:r>
          </w:p>
        </w:tc>
        <w:tc>
          <w:tcPr>
            <w:tcW w:w="772" w:type="dxa"/>
          </w:tcPr>
          <w:p w14:paraId="099F0E9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5</w:t>
            </w:r>
          </w:p>
        </w:tc>
        <w:tc>
          <w:tcPr>
            <w:tcW w:w="1872" w:type="dxa"/>
          </w:tcPr>
          <w:p w14:paraId="35FFFB9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3864B5C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615</w:t>
            </w:r>
          </w:p>
        </w:tc>
        <w:tc>
          <w:tcPr>
            <w:tcW w:w="1717" w:type="dxa"/>
          </w:tcPr>
          <w:p w14:paraId="0A9ED49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0A4F306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7AF1DAD1" w14:textId="77777777" w:rsidTr="00527E98">
        <w:trPr>
          <w:trHeight w:val="566"/>
        </w:trPr>
        <w:tc>
          <w:tcPr>
            <w:tcW w:w="2489" w:type="dxa"/>
          </w:tcPr>
          <w:p w14:paraId="263A954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eft-sided</w:t>
            </w:r>
          </w:p>
        </w:tc>
        <w:tc>
          <w:tcPr>
            <w:tcW w:w="772" w:type="dxa"/>
          </w:tcPr>
          <w:p w14:paraId="307DE60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5</w:t>
            </w:r>
          </w:p>
        </w:tc>
        <w:tc>
          <w:tcPr>
            <w:tcW w:w="1872" w:type="dxa"/>
          </w:tcPr>
          <w:p w14:paraId="68EEE346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74 (0.519–1.470)</w:t>
            </w:r>
          </w:p>
        </w:tc>
        <w:tc>
          <w:tcPr>
            <w:tcW w:w="1239" w:type="dxa"/>
          </w:tcPr>
          <w:p w14:paraId="2F91E5D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0B2C760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43B7BD9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5F2F6EF5" w14:textId="77777777" w:rsidTr="00527E98">
        <w:trPr>
          <w:trHeight w:val="566"/>
        </w:trPr>
        <w:tc>
          <w:tcPr>
            <w:tcW w:w="2489" w:type="dxa"/>
          </w:tcPr>
          <w:p w14:paraId="2B64794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roctitis</w:t>
            </w:r>
          </w:p>
        </w:tc>
        <w:tc>
          <w:tcPr>
            <w:tcW w:w="772" w:type="dxa"/>
          </w:tcPr>
          <w:p w14:paraId="488CEA9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</w:t>
            </w:r>
          </w:p>
        </w:tc>
        <w:tc>
          <w:tcPr>
            <w:tcW w:w="1872" w:type="dxa"/>
          </w:tcPr>
          <w:p w14:paraId="610F6D6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.502 (0.750–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8.432)</w:t>
            </w:r>
          </w:p>
        </w:tc>
        <w:tc>
          <w:tcPr>
            <w:tcW w:w="1239" w:type="dxa"/>
          </w:tcPr>
          <w:p w14:paraId="27E3FEA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70AC188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15364CD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192E2A40" w14:textId="77777777" w:rsidTr="00527E98">
        <w:trPr>
          <w:trHeight w:val="575"/>
        </w:trPr>
        <w:tc>
          <w:tcPr>
            <w:tcW w:w="2489" w:type="dxa"/>
          </w:tcPr>
          <w:p w14:paraId="39C0A17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proofErr w:type="gramStart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ight-sided</w:t>
            </w:r>
            <w:proofErr w:type="gramEnd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or segmental</w:t>
            </w:r>
          </w:p>
        </w:tc>
        <w:tc>
          <w:tcPr>
            <w:tcW w:w="772" w:type="dxa"/>
          </w:tcPr>
          <w:p w14:paraId="2DFE503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</w:p>
        </w:tc>
        <w:tc>
          <w:tcPr>
            <w:tcW w:w="1872" w:type="dxa"/>
          </w:tcPr>
          <w:p w14:paraId="1058BBA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.001</w:t>
            </w:r>
          </w:p>
        </w:tc>
        <w:tc>
          <w:tcPr>
            <w:tcW w:w="1239" w:type="dxa"/>
          </w:tcPr>
          <w:p w14:paraId="3723D5C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74CDF50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1C3E32C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3843B90B" w14:textId="77777777" w:rsidTr="00527E98">
        <w:trPr>
          <w:trHeight w:val="287"/>
        </w:trPr>
        <w:tc>
          <w:tcPr>
            <w:tcW w:w="2489" w:type="dxa"/>
          </w:tcPr>
          <w:p w14:paraId="1B1790B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Other</w:t>
            </w:r>
          </w:p>
        </w:tc>
        <w:tc>
          <w:tcPr>
            <w:tcW w:w="772" w:type="dxa"/>
          </w:tcPr>
          <w:p w14:paraId="7216E66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1872" w:type="dxa"/>
          </w:tcPr>
          <w:p w14:paraId="7391491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NC</w:t>
            </w:r>
          </w:p>
        </w:tc>
        <w:tc>
          <w:tcPr>
            <w:tcW w:w="1239" w:type="dxa"/>
          </w:tcPr>
          <w:p w14:paraId="27AEE622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7BBF5EE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77A962E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879D985" w14:textId="77777777" w:rsidTr="00527E98">
        <w:trPr>
          <w:trHeight w:val="278"/>
        </w:trPr>
        <w:tc>
          <w:tcPr>
            <w:tcW w:w="9325" w:type="dxa"/>
            <w:gridSpan w:val="6"/>
          </w:tcPr>
          <w:p w14:paraId="191EAA5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Smoking history</w:t>
            </w:r>
          </w:p>
        </w:tc>
      </w:tr>
      <w:tr w:rsidR="00B642DC" w:rsidRPr="0047323E" w14:paraId="75143718" w14:textId="77777777" w:rsidTr="00527E98">
        <w:trPr>
          <w:trHeight w:val="422"/>
        </w:trPr>
        <w:tc>
          <w:tcPr>
            <w:tcW w:w="2489" w:type="dxa"/>
          </w:tcPr>
          <w:p w14:paraId="059A9E3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72" w:type="dxa"/>
          </w:tcPr>
          <w:p w14:paraId="17B4176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0</w:t>
            </w:r>
          </w:p>
        </w:tc>
        <w:tc>
          <w:tcPr>
            <w:tcW w:w="1872" w:type="dxa"/>
          </w:tcPr>
          <w:p w14:paraId="72F243B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531DF03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游明朝" w:eastAsia="游明朝" w:hAnsi="游明朝" w:cs="Times New Roman"/>
                <w:sz w:val="24"/>
                <w:szCs w:val="24"/>
                <w:lang w:val="en-GB"/>
              </w:rPr>
              <w:t>0.037*</w:t>
            </w:r>
          </w:p>
        </w:tc>
        <w:tc>
          <w:tcPr>
            <w:tcW w:w="1717" w:type="dxa"/>
          </w:tcPr>
          <w:p w14:paraId="3E957BA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2" w:type="dxa"/>
          </w:tcPr>
          <w:p w14:paraId="07B63B79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游明朝" w:eastAsia="游明朝" w:hAnsi="游明朝" w:cs="Times New Roman"/>
                <w:sz w:val="24"/>
                <w:szCs w:val="24"/>
                <w:lang w:val="en-GB"/>
              </w:rPr>
              <w:t>0.040*</w:t>
            </w:r>
          </w:p>
        </w:tc>
      </w:tr>
      <w:tr w:rsidR="00B642DC" w:rsidRPr="0047323E" w14:paraId="0351CF47" w14:textId="77777777" w:rsidTr="00527E98">
        <w:trPr>
          <w:trHeight w:val="566"/>
        </w:trPr>
        <w:tc>
          <w:tcPr>
            <w:tcW w:w="2489" w:type="dxa"/>
          </w:tcPr>
          <w:p w14:paraId="23927F05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72" w:type="dxa"/>
          </w:tcPr>
          <w:p w14:paraId="461F9A7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3</w:t>
            </w:r>
          </w:p>
        </w:tc>
        <w:tc>
          <w:tcPr>
            <w:tcW w:w="1872" w:type="dxa"/>
          </w:tcPr>
          <w:p w14:paraId="457685AD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827 (1.038–3.214)</w:t>
            </w:r>
          </w:p>
        </w:tc>
        <w:tc>
          <w:tcPr>
            <w:tcW w:w="1239" w:type="dxa"/>
          </w:tcPr>
          <w:p w14:paraId="6EF316A3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</w:tcPr>
          <w:p w14:paraId="7EB84E6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911 (1.030–3.546)</w:t>
            </w:r>
          </w:p>
        </w:tc>
        <w:tc>
          <w:tcPr>
            <w:tcW w:w="1232" w:type="dxa"/>
          </w:tcPr>
          <w:p w14:paraId="7FA54B97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5C1FC404" w14:textId="77777777" w:rsidTr="00527E98">
        <w:trPr>
          <w:trHeight w:val="287"/>
        </w:trPr>
        <w:tc>
          <w:tcPr>
            <w:tcW w:w="9325" w:type="dxa"/>
            <w:gridSpan w:val="6"/>
          </w:tcPr>
          <w:p w14:paraId="74898E29" w14:textId="0CC19D62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 xml:space="preserve">Patient </w:t>
            </w:r>
            <w:r w:rsidR="006D19D4"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 xml:space="preserve">hospitalisation 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tatus at baseline</w:t>
            </w:r>
          </w:p>
        </w:tc>
      </w:tr>
      <w:tr w:rsidR="00B642DC" w:rsidRPr="0047323E" w14:paraId="3D59DED3" w14:textId="77777777" w:rsidTr="00527E98">
        <w:trPr>
          <w:trHeight w:val="287"/>
        </w:trPr>
        <w:tc>
          <w:tcPr>
            <w:tcW w:w="2489" w:type="dxa"/>
          </w:tcPr>
          <w:p w14:paraId="49AFA77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Outpatient</w:t>
            </w:r>
          </w:p>
        </w:tc>
        <w:tc>
          <w:tcPr>
            <w:tcW w:w="772" w:type="dxa"/>
          </w:tcPr>
          <w:p w14:paraId="72B779A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81</w:t>
            </w:r>
          </w:p>
        </w:tc>
        <w:tc>
          <w:tcPr>
            <w:tcW w:w="1872" w:type="dxa"/>
          </w:tcPr>
          <w:p w14:paraId="03C3198C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1239" w:type="dxa"/>
          </w:tcPr>
          <w:p w14:paraId="6EB7B88B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FF0000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55</w:t>
            </w:r>
          </w:p>
        </w:tc>
        <w:tc>
          <w:tcPr>
            <w:tcW w:w="1717" w:type="dxa"/>
          </w:tcPr>
          <w:p w14:paraId="192F9E8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</w:tcPr>
          <w:p w14:paraId="52E1D94A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B642DC" w:rsidRPr="0047323E" w14:paraId="4D57A5B1" w14:textId="77777777" w:rsidTr="00527E98">
        <w:trPr>
          <w:trHeight w:val="566"/>
        </w:trPr>
        <w:tc>
          <w:tcPr>
            <w:tcW w:w="2489" w:type="dxa"/>
            <w:tcBorders>
              <w:bottom w:val="single" w:sz="4" w:space="0" w:color="auto"/>
            </w:tcBorders>
          </w:tcPr>
          <w:p w14:paraId="3BC6108E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Inpatient</w:t>
            </w:r>
          </w:p>
        </w:tc>
        <w:tc>
          <w:tcPr>
            <w:tcW w:w="772" w:type="dxa"/>
            <w:tcBorders>
              <w:bottom w:val="single" w:sz="4" w:space="0" w:color="auto"/>
            </w:tcBorders>
          </w:tcPr>
          <w:p w14:paraId="3875F180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5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1FBE9424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984 (0.551–1.755)</w:t>
            </w:r>
          </w:p>
        </w:tc>
        <w:tc>
          <w:tcPr>
            <w:tcW w:w="1239" w:type="dxa"/>
            <w:tcBorders>
              <w:bottom w:val="single" w:sz="4" w:space="0" w:color="auto"/>
            </w:tcBorders>
          </w:tcPr>
          <w:p w14:paraId="6D45FE58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17" w:type="dxa"/>
            <w:tcBorders>
              <w:bottom w:val="single" w:sz="4" w:space="0" w:color="auto"/>
            </w:tcBorders>
          </w:tcPr>
          <w:p w14:paraId="313B6AEF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232" w:type="dxa"/>
            <w:tcBorders>
              <w:bottom w:val="single" w:sz="4" w:space="0" w:color="auto"/>
            </w:tcBorders>
          </w:tcPr>
          <w:p w14:paraId="4F821B21" w14:textId="77777777" w:rsidR="00B642DC" w:rsidRPr="0047323E" w:rsidRDefault="00B642DC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</w:tbl>
    <w:p w14:paraId="367C55F0" w14:textId="4D3B10D8" w:rsidR="00B642DC" w:rsidRPr="0047323E" w:rsidRDefault="00B642DC" w:rsidP="00B642DC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actors with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&lt;0.2 in the univariate analysis were used for multivariate analysis. Clinical remission was defined as a partial Mayo score of 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4"/>
          <w:lang w:val="en-GB"/>
        </w:rPr>
        <w:t>≤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2 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 &lt;EndNote&gt;&lt;Cite&gt;&lt;Author&gt;Lewis&lt;/Author&gt;&lt;Year&gt;2008&lt;/Year&gt;&lt;RecNum&gt;31&lt;/RecNum&gt;&lt;DisplayText&gt;[1]&lt;/DisplayText&gt;&lt;record&gt;&lt;rec-number&gt;31&lt;/rec-number&gt;&lt;foreign-keys&gt;&lt;key app="EN" db-id="f29rz22d20fx20efadrx2aptrxvtxe0wf0es" timestamp="1636813407"&gt;31&lt;/key&gt;&lt;/foreign-keys&gt;&lt;ref-type name="Journal Article"&gt;17&lt;/ref-type&gt;&lt;contributors&gt;&lt;authors&gt;&lt;author&gt;Lewis, J. D.&lt;/author&gt;&lt;author&gt;Chuai, S.&lt;/author&gt;&lt;author&gt;Nessel, L.&lt;/author&gt;&lt;author&gt;Lichtenstein, G. R.&lt;/author&gt;&lt;author&gt;Aberra, F. N.&lt;/author&gt;&lt;author&gt;Ellenberg, J. H.&lt;/author&gt;&lt;/authors&gt;&lt;/contributors&gt;&lt;auth-address&gt;Division of Gastroenterology, University of Pennsylvania School of Medicine, Philadelphia, Pennsylvania 19104-6021, USA. jlewis@cceb.med.upenn.edu&lt;/auth-address&gt;&lt;titles&gt;&lt;title&gt;Use of the noninvasive components of the Mayo score to assess clinical response in ulcerative colitis&lt;/title&gt;&lt;secondary-title&gt;Inflamm Bowel Dis&lt;/secondary-title&gt;&lt;/titles&gt;&lt;periodical&gt;&lt;full-title&gt;Inflamm Bowel Dis&lt;/full-title&gt;&lt;/periodical&gt;&lt;pages&gt;1660-6&lt;/pages&gt;&lt;volume&gt;14&lt;/volume&gt;&lt;number&gt;12&lt;/number&gt;&lt;edition&gt;2008/07/16&lt;/edition&gt;&lt;keywords&gt;&lt;keyword&gt;Colitis, Ulcerative/classification/*drug therapy&lt;/keyword&gt;&lt;keyword&gt;Fibrinolytic Agents/*therapeutic use&lt;/keyword&gt;&lt;keyword&gt;Humans&lt;/keyword&gt;&lt;keyword&gt;Hypoglycemic Agents/*therapeutic use&lt;/keyword&gt;&lt;keyword&gt;Placebos&lt;/keyword&gt;&lt;keyword&gt;ROC Curve&lt;/keyword&gt;&lt;keyword&gt;Remission Induction&lt;/keyword&gt;&lt;keyword&gt;Rosiglitazone&lt;/keyword&gt;&lt;keyword&gt;Sensitivity and Specificity&lt;/keyword&gt;&lt;keyword&gt;Thiazolidinediones/*therapeutic use&lt;/keyword&gt;&lt;keyword&gt;Treatment Outcome&lt;/keyword&gt;&lt;/keywords&gt;&lt;dates&gt;&lt;year&gt;2008&lt;/year&gt;&lt;pub-dates&gt;&lt;date&gt;Dec&lt;/date&gt;&lt;/pub-dates&gt;&lt;/dates&gt;&lt;isbn&gt;1536-4844 (Electronic)&amp;#xD;1078-0998 (Linking)&lt;/isbn&gt;&lt;accession-num&gt;18623174&lt;/accession-num&gt;&lt;urls&gt;&lt;related-urls&gt;&lt;url&gt;https://www.ncbi.nlm.nih.gov/pubmed/18623174&lt;/url&gt;&lt;/related-urls&gt;&lt;/urls&gt;&lt;custom2&gt;PMC2597552&lt;/custom2&gt;&lt;electronic-resource-num&gt;10.1002/ibd.20520&lt;/electronic-resource-num&gt;&lt;/record&gt;&lt;/Cite&gt;&lt;/EndNote&gt;</w:instrTex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[1]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.</w:t>
      </w:r>
      <w:r w:rsidRPr="0047323E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The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-value was calculated using the Wald χ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  <w:lang w:val="en-GB"/>
        </w:rPr>
        <w:t>2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 test. *,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&lt;0.05. An OR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&gt;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1.0 is favourable for clinical remission, whereas an OR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&lt;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1.0 is unfavourable for clinical remission compared with reference categories. </w:t>
      </w:r>
      <w:r w:rsidR="008B2F61"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Where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the 95% CI does not cross OR=1.0, there is a statistically significant association between categories. 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DA, adalimumab; AE, adverse event; CI, confiden</w:t>
      </w:r>
      <w:r w:rsidR="00A7705C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e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terval; CS, corticosteroid; IFX, infliximab; IM, immunomodulator; NC, not calculated; </w:t>
      </w:r>
      <w:proofErr w:type="gramStart"/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OR,</w:t>
      </w:r>
      <w:proofErr w:type="gramEnd"/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dds ratio; UC, ulcerative colitis.</w:t>
      </w:r>
    </w:p>
    <w:p w14:paraId="6FE4FEFB" w14:textId="77777777" w:rsidR="00B642DC" w:rsidRPr="0047323E" w:rsidRDefault="00B642DC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093266B7" w14:textId="49182C83" w:rsidR="00111CC8" w:rsidRPr="0047323E" w:rsidRDefault="00111CC8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4E4132B7" w14:textId="60899EE9" w:rsidR="00111CC8" w:rsidRPr="0047323E" w:rsidRDefault="00CE2639" w:rsidP="00111CC8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lastRenderedPageBreak/>
        <w:t>Supplementary</w:t>
      </w:r>
      <w:r w:rsidR="00111CC8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Table S4: List of ADRs by preferred term</w:t>
      </w:r>
    </w:p>
    <w:p w14:paraId="364386F3" w14:textId="77777777" w:rsidR="00111CC8" w:rsidRPr="0047323E" w:rsidRDefault="00111CC8" w:rsidP="00111CC8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Safety analysis set (n=391)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1560"/>
        <w:gridCol w:w="1559"/>
        <w:gridCol w:w="1411"/>
      </w:tblGrid>
      <w:tr w:rsidR="00111CC8" w:rsidRPr="0047323E" w14:paraId="32A616AA" w14:textId="77777777" w:rsidTr="00637FF3">
        <w:tc>
          <w:tcPr>
            <w:tcW w:w="3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9CE467" w14:textId="77777777" w:rsidR="00111CC8" w:rsidRPr="0047323E" w:rsidRDefault="00111CC8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F3323D" w14:textId="77777777" w:rsidR="00111CC8" w:rsidRPr="0047323E" w:rsidRDefault="00111CC8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eriou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DB1A6F" w14:textId="77777777" w:rsidR="00111CC8" w:rsidRPr="0047323E" w:rsidRDefault="00111CC8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Non-serious</w:t>
            </w:r>
          </w:p>
        </w:tc>
        <w:tc>
          <w:tcPr>
            <w:tcW w:w="14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921114" w14:textId="77777777" w:rsidR="00111CC8" w:rsidRPr="0047323E" w:rsidRDefault="00111CC8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verall</w:t>
            </w:r>
          </w:p>
        </w:tc>
      </w:tr>
      <w:tr w:rsidR="00111CC8" w:rsidRPr="0047323E" w14:paraId="2F301232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28C04EE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Safety analysis set, n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749FB0E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91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D52AEF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91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580E145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91</w:t>
            </w:r>
          </w:p>
        </w:tc>
      </w:tr>
      <w:tr w:rsidR="00111CC8" w:rsidRPr="0047323E" w14:paraId="79FAE34A" w14:textId="77777777" w:rsidTr="00637FF3">
        <w:tc>
          <w:tcPr>
            <w:tcW w:w="3964" w:type="dxa"/>
          </w:tcPr>
          <w:p w14:paraId="6236DCE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Patients with ADRs, n (%)</w:t>
            </w:r>
          </w:p>
        </w:tc>
        <w:tc>
          <w:tcPr>
            <w:tcW w:w="1560" w:type="dxa"/>
          </w:tcPr>
          <w:p w14:paraId="6DC59AD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0 (10.2)</w:t>
            </w:r>
          </w:p>
        </w:tc>
        <w:tc>
          <w:tcPr>
            <w:tcW w:w="1559" w:type="dxa"/>
          </w:tcPr>
          <w:p w14:paraId="50D19C1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7 (9.5)</w:t>
            </w:r>
          </w:p>
        </w:tc>
        <w:tc>
          <w:tcPr>
            <w:tcW w:w="1411" w:type="dxa"/>
          </w:tcPr>
          <w:p w14:paraId="145E1FE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1 (18.2)</w:t>
            </w:r>
          </w:p>
        </w:tc>
      </w:tr>
      <w:tr w:rsidR="00111CC8" w:rsidRPr="0047323E" w14:paraId="20E50732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28EE902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Number of ADRs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31E301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9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828CEF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6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7098619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95</w:t>
            </w:r>
          </w:p>
        </w:tc>
      </w:tr>
      <w:tr w:rsidR="00111CC8" w:rsidRPr="0047323E" w14:paraId="16AA0FA1" w14:textId="77777777" w:rsidTr="00637FF3">
        <w:tc>
          <w:tcPr>
            <w:tcW w:w="8494" w:type="dxa"/>
            <w:gridSpan w:val="4"/>
            <w:tcBorders>
              <w:top w:val="single" w:sz="4" w:space="0" w:color="auto"/>
            </w:tcBorders>
            <w:shd w:val="clear" w:color="auto" w:fill="auto"/>
          </w:tcPr>
          <w:p w14:paraId="0D51D02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Type of ADR, patient number (%)</w:t>
            </w:r>
          </w:p>
        </w:tc>
      </w:tr>
      <w:tr w:rsidR="00111CC8" w:rsidRPr="0047323E" w14:paraId="78D37F85" w14:textId="77777777" w:rsidTr="00637FF3">
        <w:tc>
          <w:tcPr>
            <w:tcW w:w="8494" w:type="dxa"/>
            <w:gridSpan w:val="4"/>
            <w:shd w:val="clear" w:color="auto" w:fill="auto"/>
          </w:tcPr>
          <w:p w14:paraId="1526493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Sy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stem Organ Class</w:t>
            </w:r>
          </w:p>
        </w:tc>
      </w:tr>
      <w:tr w:rsidR="00111CC8" w:rsidRPr="0047323E" w14:paraId="1BE3FC96" w14:textId="77777777" w:rsidTr="00637FF3">
        <w:tc>
          <w:tcPr>
            <w:tcW w:w="8494" w:type="dxa"/>
            <w:gridSpan w:val="4"/>
            <w:tcBorders>
              <w:bottom w:val="single" w:sz="4" w:space="0" w:color="auto"/>
            </w:tcBorders>
            <w:shd w:val="clear" w:color="auto" w:fill="auto"/>
          </w:tcPr>
          <w:p w14:paraId="64D0088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 xml:space="preserve">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</w:t>
            </w:r>
            <w:r w:rsidRPr="0047323E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P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referred </w:t>
            </w:r>
            <w:r w:rsidRPr="0047323E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T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erm</w:t>
            </w:r>
          </w:p>
        </w:tc>
      </w:tr>
      <w:tr w:rsidR="00111CC8" w:rsidRPr="0047323E" w14:paraId="3F25FEAE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145DBC4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Infections and infestation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B0D4CC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5 (3.8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8467B3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8 (2.0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42F153B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1 (5.4)</w:t>
            </w:r>
          </w:p>
        </w:tc>
      </w:tr>
      <w:tr w:rsidR="00111CC8" w:rsidRPr="0047323E" w14:paraId="15F9686B" w14:textId="77777777" w:rsidTr="00637FF3">
        <w:tc>
          <w:tcPr>
            <w:tcW w:w="3964" w:type="dxa"/>
          </w:tcPr>
          <w:p w14:paraId="2FA8399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ellulitis</w:t>
            </w:r>
          </w:p>
        </w:tc>
        <w:tc>
          <w:tcPr>
            <w:tcW w:w="1560" w:type="dxa"/>
          </w:tcPr>
          <w:p w14:paraId="63B5602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4036379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7AFEA47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ED2261F" w14:textId="77777777" w:rsidTr="00637FF3">
        <w:tc>
          <w:tcPr>
            <w:tcW w:w="3964" w:type="dxa"/>
          </w:tcPr>
          <w:p w14:paraId="1C27810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ystitis</w:t>
            </w:r>
          </w:p>
        </w:tc>
        <w:tc>
          <w:tcPr>
            <w:tcW w:w="1560" w:type="dxa"/>
          </w:tcPr>
          <w:p w14:paraId="328EA1B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24DDF89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7295906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7B7CECA" w14:textId="77777777" w:rsidTr="00637FF3">
        <w:tc>
          <w:tcPr>
            <w:tcW w:w="3964" w:type="dxa"/>
          </w:tcPr>
          <w:p w14:paraId="0F0D579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Fungal infection</w:t>
            </w:r>
          </w:p>
        </w:tc>
        <w:tc>
          <w:tcPr>
            <w:tcW w:w="1560" w:type="dxa"/>
          </w:tcPr>
          <w:p w14:paraId="0DE61E1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501D10D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061C536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F9322BB" w14:textId="77777777" w:rsidTr="00637FF3">
        <w:tc>
          <w:tcPr>
            <w:tcW w:w="3964" w:type="dxa"/>
          </w:tcPr>
          <w:p w14:paraId="3184DC5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Herpes zoster</w:t>
            </w:r>
          </w:p>
        </w:tc>
        <w:tc>
          <w:tcPr>
            <w:tcW w:w="1560" w:type="dxa"/>
          </w:tcPr>
          <w:p w14:paraId="5106085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</w:tcPr>
          <w:p w14:paraId="6F79D7E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411" w:type="dxa"/>
          </w:tcPr>
          <w:p w14:paraId="305D8A6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5 (1.3)</w:t>
            </w:r>
          </w:p>
        </w:tc>
      </w:tr>
      <w:tr w:rsidR="00111CC8" w:rsidRPr="0047323E" w14:paraId="71C9BBAB" w14:textId="77777777" w:rsidTr="00637FF3">
        <w:tc>
          <w:tcPr>
            <w:tcW w:w="3964" w:type="dxa"/>
          </w:tcPr>
          <w:p w14:paraId="1AA811D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Influenza</w:t>
            </w:r>
          </w:p>
        </w:tc>
        <w:tc>
          <w:tcPr>
            <w:tcW w:w="1560" w:type="dxa"/>
          </w:tcPr>
          <w:p w14:paraId="3CC1178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56B09F9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50E8106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53DB12A" w14:textId="77777777" w:rsidTr="00637FF3">
        <w:tc>
          <w:tcPr>
            <w:tcW w:w="3964" w:type="dxa"/>
          </w:tcPr>
          <w:p w14:paraId="63318C2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asopharyngitis</w:t>
            </w:r>
          </w:p>
        </w:tc>
        <w:tc>
          <w:tcPr>
            <w:tcW w:w="1560" w:type="dxa"/>
          </w:tcPr>
          <w:p w14:paraId="7EDB7A5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44F0DC8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</w:tcPr>
          <w:p w14:paraId="6748219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6288F208" w14:textId="77777777" w:rsidTr="00637FF3">
        <w:tc>
          <w:tcPr>
            <w:tcW w:w="3964" w:type="dxa"/>
          </w:tcPr>
          <w:p w14:paraId="3AC2762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neumonia</w:t>
            </w:r>
          </w:p>
        </w:tc>
        <w:tc>
          <w:tcPr>
            <w:tcW w:w="1560" w:type="dxa"/>
          </w:tcPr>
          <w:p w14:paraId="513B33C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559" w:type="dxa"/>
          </w:tcPr>
          <w:p w14:paraId="673DED9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4DD0E90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</w:tr>
      <w:tr w:rsidR="00111CC8" w:rsidRPr="0047323E" w14:paraId="6DFF048D" w14:textId="77777777" w:rsidTr="00637FF3">
        <w:tc>
          <w:tcPr>
            <w:tcW w:w="3964" w:type="dxa"/>
          </w:tcPr>
          <w:p w14:paraId="3ABA0F1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neumonia legionella</w:t>
            </w:r>
          </w:p>
        </w:tc>
        <w:tc>
          <w:tcPr>
            <w:tcW w:w="1560" w:type="dxa"/>
          </w:tcPr>
          <w:p w14:paraId="0EE2050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0FE7BA4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47E3173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D7F8889" w14:textId="77777777" w:rsidTr="00637FF3">
        <w:tc>
          <w:tcPr>
            <w:tcW w:w="3964" w:type="dxa"/>
          </w:tcPr>
          <w:p w14:paraId="6B5E986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yelonephritis acute</w:t>
            </w:r>
          </w:p>
        </w:tc>
        <w:tc>
          <w:tcPr>
            <w:tcW w:w="1560" w:type="dxa"/>
          </w:tcPr>
          <w:p w14:paraId="270A432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4FBFC40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0AD0209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43988A4" w14:textId="77777777" w:rsidTr="00637FF3">
        <w:tc>
          <w:tcPr>
            <w:tcW w:w="3964" w:type="dxa"/>
          </w:tcPr>
          <w:p w14:paraId="50A5F2B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nal abscess</w:t>
            </w:r>
          </w:p>
        </w:tc>
        <w:tc>
          <w:tcPr>
            <w:tcW w:w="1560" w:type="dxa"/>
          </w:tcPr>
          <w:p w14:paraId="095E505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023D1A5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7D280AF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95B047F" w14:textId="77777777" w:rsidTr="00637FF3">
        <w:tc>
          <w:tcPr>
            <w:tcW w:w="3964" w:type="dxa"/>
          </w:tcPr>
          <w:p w14:paraId="2E3BBD2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ytomegalovirus enterocolitis</w:t>
            </w:r>
          </w:p>
        </w:tc>
        <w:tc>
          <w:tcPr>
            <w:tcW w:w="1560" w:type="dxa"/>
          </w:tcPr>
          <w:p w14:paraId="44D3E57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1016185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3AAF7CF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B4FE85E" w14:textId="77777777" w:rsidTr="00637FF3">
        <w:tc>
          <w:tcPr>
            <w:tcW w:w="3964" w:type="dxa"/>
          </w:tcPr>
          <w:p w14:paraId="33C86F6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andida sepsis</w:t>
            </w:r>
          </w:p>
        </w:tc>
        <w:tc>
          <w:tcPr>
            <w:tcW w:w="1560" w:type="dxa"/>
          </w:tcPr>
          <w:p w14:paraId="2B659DC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746398D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2BEB420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366A936A" w14:textId="77777777" w:rsidTr="00637FF3">
        <w:tc>
          <w:tcPr>
            <w:tcW w:w="3964" w:type="dxa"/>
          </w:tcPr>
          <w:p w14:paraId="43924D5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Enteritis infectious</w:t>
            </w:r>
          </w:p>
        </w:tc>
        <w:tc>
          <w:tcPr>
            <w:tcW w:w="1560" w:type="dxa"/>
          </w:tcPr>
          <w:p w14:paraId="5EADF1B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521F2E5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1142455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241386B4" w14:textId="77777777" w:rsidTr="00637FF3">
        <w:tc>
          <w:tcPr>
            <w:tcW w:w="3964" w:type="dxa"/>
          </w:tcPr>
          <w:p w14:paraId="31A6129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neumonia bacterial</w:t>
            </w:r>
          </w:p>
        </w:tc>
        <w:tc>
          <w:tcPr>
            <w:tcW w:w="1560" w:type="dxa"/>
          </w:tcPr>
          <w:p w14:paraId="4B22FBF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</w:tcPr>
          <w:p w14:paraId="18295B3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059E46E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097A84B8" w14:textId="77777777" w:rsidTr="00637FF3">
        <w:tc>
          <w:tcPr>
            <w:tcW w:w="3964" w:type="dxa"/>
          </w:tcPr>
          <w:p w14:paraId="1C237F5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typical mycobacterial infection</w:t>
            </w:r>
          </w:p>
        </w:tc>
        <w:tc>
          <w:tcPr>
            <w:tcW w:w="1560" w:type="dxa"/>
          </w:tcPr>
          <w:p w14:paraId="18D9A95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71423BE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150204B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4E7C181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3C4243D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isteria sepsis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55313D0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CFF695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4D7A38F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3825EF18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29F75C0A" w14:textId="5D134863" w:rsidR="00111CC8" w:rsidRPr="0047323E" w:rsidRDefault="00111CC8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Neoplasms benign, </w:t>
            </w:r>
            <w:proofErr w:type="gramStart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malignant</w:t>
            </w:r>
            <w:proofErr w:type="gramEnd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and unspecified (</w:t>
            </w:r>
            <w:proofErr w:type="spellStart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incl</w:t>
            </w:r>
            <w:proofErr w:type="spellEnd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cysts and polyps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192ADD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3250D5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7F7EA25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</w:tr>
      <w:tr w:rsidR="00111CC8" w:rsidRPr="0047323E" w14:paraId="2C5A2294" w14:textId="77777777" w:rsidTr="00637FF3">
        <w:tc>
          <w:tcPr>
            <w:tcW w:w="3964" w:type="dxa"/>
          </w:tcPr>
          <w:p w14:paraId="2252345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cute myeloid leukaemia</w:t>
            </w:r>
          </w:p>
        </w:tc>
        <w:tc>
          <w:tcPr>
            <w:tcW w:w="1560" w:type="dxa"/>
          </w:tcPr>
          <w:p w14:paraId="46AE2E5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23359A4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5A6D40C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1827E29" w14:textId="77777777" w:rsidTr="00637FF3">
        <w:tc>
          <w:tcPr>
            <w:tcW w:w="3964" w:type="dxa"/>
          </w:tcPr>
          <w:p w14:paraId="18ED41E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ymphoma</w:t>
            </w:r>
          </w:p>
        </w:tc>
        <w:tc>
          <w:tcPr>
            <w:tcW w:w="1560" w:type="dxa"/>
          </w:tcPr>
          <w:p w14:paraId="61065FA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4C91A6D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0AB9B5D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4B52842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562E981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Duodenal neoplasm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548CFF0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02149A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58133A6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FB89988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64D662D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Blood and lymphatic system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0F99A2B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4037E6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6514F2E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339BB82" w14:textId="77777777" w:rsidTr="00637FF3">
        <w:tc>
          <w:tcPr>
            <w:tcW w:w="3964" w:type="dxa"/>
          </w:tcPr>
          <w:p w14:paraId="17E6E707" w14:textId="73ECEB20" w:rsidR="00111CC8" w:rsidRPr="0047323E" w:rsidRDefault="00111CC8" w:rsidP="00A20808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Disseminated intravascular </w:t>
            </w:r>
            <w:r w:rsidR="00B33346"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coagulation</w:t>
            </w:r>
          </w:p>
        </w:tc>
        <w:tc>
          <w:tcPr>
            <w:tcW w:w="1560" w:type="dxa"/>
          </w:tcPr>
          <w:p w14:paraId="1039AB5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0F6E2FF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11332C5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3F1871F7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08DB4E4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eukopenia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056005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E57AC3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6476DD6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9352F6F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27D8D76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Nervous system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44CBD5D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AD69F7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76B1AC8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CECCB80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28696E3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Headache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FB548D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8B7F6F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6489FE4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0457B28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4347C1F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Eye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2E82F9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076830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2D8E89B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1B1CFEE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1492934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Ocular hyperaemia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5629249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36EBE1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4A7EE8B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3D54D216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1D829A1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Vascular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65DC91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6F816F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3696415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72563F09" w14:textId="77777777" w:rsidTr="00637FF3">
        <w:tc>
          <w:tcPr>
            <w:tcW w:w="3964" w:type="dxa"/>
          </w:tcPr>
          <w:p w14:paraId="7A0C740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  Hypertension</w:t>
            </w:r>
          </w:p>
        </w:tc>
        <w:tc>
          <w:tcPr>
            <w:tcW w:w="1560" w:type="dxa"/>
          </w:tcPr>
          <w:p w14:paraId="4ACC08C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107AC62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51101DD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FF8F182" w14:textId="77777777" w:rsidTr="00637FF3">
        <w:tc>
          <w:tcPr>
            <w:tcW w:w="3964" w:type="dxa"/>
          </w:tcPr>
          <w:p w14:paraId="71BD2C5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Jugular vein thrombosis</w:t>
            </w:r>
          </w:p>
        </w:tc>
        <w:tc>
          <w:tcPr>
            <w:tcW w:w="1560" w:type="dxa"/>
          </w:tcPr>
          <w:p w14:paraId="015BBB7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37326E7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24C4763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AF78306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2C55B88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Shock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F95FF7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87771C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49555DA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37B5FF5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346A5A77" w14:textId="47CCDCE6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Respiratory, </w:t>
            </w:r>
            <w:proofErr w:type="gramStart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thoracic</w:t>
            </w:r>
            <w:proofErr w:type="gramEnd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and mediastinal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F1D669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5F677A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6B58A9E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 (1.0)</w:t>
            </w:r>
          </w:p>
        </w:tc>
      </w:tr>
      <w:tr w:rsidR="00111CC8" w:rsidRPr="0047323E" w14:paraId="7B56F04D" w14:textId="77777777" w:rsidTr="00637FF3">
        <w:tc>
          <w:tcPr>
            <w:tcW w:w="3964" w:type="dxa"/>
          </w:tcPr>
          <w:p w14:paraId="6F1D0DD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Interstitial lung disease</w:t>
            </w:r>
          </w:p>
        </w:tc>
        <w:tc>
          <w:tcPr>
            <w:tcW w:w="1560" w:type="dxa"/>
          </w:tcPr>
          <w:p w14:paraId="48A9217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559" w:type="dxa"/>
          </w:tcPr>
          <w:p w14:paraId="1B76825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2C740E5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</w:tr>
      <w:tr w:rsidR="00111CC8" w:rsidRPr="0047323E" w14:paraId="68D0B8F5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514DABD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Upper respiratory tract inflammation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2BC71AB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058F21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3F4C2FC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D4E65D8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2A54718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Gastrointestinal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0494692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 (2.8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C9251C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24585F5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 (2.8)</w:t>
            </w:r>
          </w:p>
        </w:tc>
      </w:tr>
      <w:tr w:rsidR="00111CC8" w:rsidRPr="0047323E" w14:paraId="67557796" w14:textId="77777777" w:rsidTr="00637FF3">
        <w:tc>
          <w:tcPr>
            <w:tcW w:w="3964" w:type="dxa"/>
          </w:tcPr>
          <w:p w14:paraId="73A5F61E" w14:textId="4463342E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="00A33D8B"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Colitis </w:t>
            </w:r>
            <w:r w:rsidR="00A33D8B" w:rsidRPr="0047323E">
              <w:rPr>
                <w:rFonts w:ascii="Times New Roman" w:eastAsia="游明朝" w:hAnsi="Times New Roman" w:cs="Times New Roman" w:hint="eastAsia"/>
                <w:color w:val="000000" w:themeColor="text1"/>
                <w:sz w:val="24"/>
                <w:szCs w:val="24"/>
                <w:lang w:val="en-GB"/>
              </w:rPr>
              <w:t>u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lcerative</w:t>
            </w:r>
          </w:p>
        </w:tc>
        <w:tc>
          <w:tcPr>
            <w:tcW w:w="1560" w:type="dxa"/>
          </w:tcPr>
          <w:p w14:paraId="40DFD76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8 (2.0)</w:t>
            </w:r>
          </w:p>
        </w:tc>
        <w:tc>
          <w:tcPr>
            <w:tcW w:w="1559" w:type="dxa"/>
          </w:tcPr>
          <w:p w14:paraId="66578A0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4756C87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8 (2.0)</w:t>
            </w:r>
          </w:p>
        </w:tc>
      </w:tr>
      <w:tr w:rsidR="00111CC8" w:rsidRPr="0047323E" w14:paraId="30E83611" w14:textId="77777777" w:rsidTr="00637FF3">
        <w:tc>
          <w:tcPr>
            <w:tcW w:w="3964" w:type="dxa"/>
          </w:tcPr>
          <w:p w14:paraId="54D9A71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Diarrhoea</w:t>
            </w:r>
          </w:p>
        </w:tc>
        <w:tc>
          <w:tcPr>
            <w:tcW w:w="1560" w:type="dxa"/>
          </w:tcPr>
          <w:p w14:paraId="3CEBB88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3A13F6F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2AF5C08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606FBE3" w14:textId="77777777" w:rsidTr="00637FF3">
        <w:tc>
          <w:tcPr>
            <w:tcW w:w="3964" w:type="dxa"/>
          </w:tcPr>
          <w:p w14:paraId="576EEC0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elaena</w:t>
            </w:r>
          </w:p>
        </w:tc>
        <w:tc>
          <w:tcPr>
            <w:tcW w:w="1560" w:type="dxa"/>
          </w:tcPr>
          <w:p w14:paraId="5562088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2CED4B0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26632EC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A221280" w14:textId="77777777" w:rsidTr="00637FF3">
        <w:tc>
          <w:tcPr>
            <w:tcW w:w="3964" w:type="dxa"/>
          </w:tcPr>
          <w:p w14:paraId="14F9FAA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ancreatitis acute</w:t>
            </w:r>
          </w:p>
        </w:tc>
        <w:tc>
          <w:tcPr>
            <w:tcW w:w="1560" w:type="dxa"/>
          </w:tcPr>
          <w:p w14:paraId="55117B3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1AB0965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03846BA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E2D4162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582C7A8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Lower gastrointestinal haemorrhage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3D64CE6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F4F24F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7A496ED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BA7998D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5932376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Hepatobiliary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7683319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21183C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14F87B8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67709B17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07BA6FD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Hepatic function abnormal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6617F1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5559C7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305FD4B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4B3EB810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65FAB20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Skin and subcutaneous tissue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D8D576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25E79C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6 (4.1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4D72E16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9 (4.9)</w:t>
            </w:r>
          </w:p>
        </w:tc>
      </w:tr>
      <w:tr w:rsidR="00111CC8" w:rsidRPr="0047323E" w14:paraId="31266917" w14:textId="77777777" w:rsidTr="00637FF3">
        <w:tc>
          <w:tcPr>
            <w:tcW w:w="3964" w:type="dxa"/>
          </w:tcPr>
          <w:p w14:paraId="402810C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cne</w:t>
            </w:r>
          </w:p>
        </w:tc>
        <w:tc>
          <w:tcPr>
            <w:tcW w:w="1560" w:type="dxa"/>
          </w:tcPr>
          <w:p w14:paraId="5C17BF3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16105C0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0CA8573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D2C8D7B" w14:textId="77777777" w:rsidTr="00637FF3">
        <w:tc>
          <w:tcPr>
            <w:tcW w:w="3964" w:type="dxa"/>
          </w:tcPr>
          <w:p w14:paraId="299A733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lopecia</w:t>
            </w:r>
          </w:p>
        </w:tc>
        <w:tc>
          <w:tcPr>
            <w:tcW w:w="1560" w:type="dxa"/>
          </w:tcPr>
          <w:p w14:paraId="2542F95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1564822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4BE2F70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E91DB13" w14:textId="77777777" w:rsidTr="00637FF3">
        <w:tc>
          <w:tcPr>
            <w:tcW w:w="3964" w:type="dxa"/>
          </w:tcPr>
          <w:p w14:paraId="113C86C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Drug eruption</w:t>
            </w:r>
          </w:p>
        </w:tc>
        <w:tc>
          <w:tcPr>
            <w:tcW w:w="1560" w:type="dxa"/>
          </w:tcPr>
          <w:p w14:paraId="5A0AFA4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7231216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</w:tcPr>
          <w:p w14:paraId="61DC616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6FB99232" w14:textId="77777777" w:rsidTr="00637FF3">
        <w:tc>
          <w:tcPr>
            <w:tcW w:w="3964" w:type="dxa"/>
          </w:tcPr>
          <w:p w14:paraId="1C8E514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Eczema</w:t>
            </w:r>
          </w:p>
        </w:tc>
        <w:tc>
          <w:tcPr>
            <w:tcW w:w="1560" w:type="dxa"/>
          </w:tcPr>
          <w:p w14:paraId="1ACFECE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35C1106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4A9FCE4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84DE511" w14:textId="77777777" w:rsidTr="00637FF3">
        <w:tc>
          <w:tcPr>
            <w:tcW w:w="3964" w:type="dxa"/>
          </w:tcPr>
          <w:p w14:paraId="3D2A738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Erythema</w:t>
            </w:r>
          </w:p>
        </w:tc>
        <w:tc>
          <w:tcPr>
            <w:tcW w:w="1560" w:type="dxa"/>
          </w:tcPr>
          <w:p w14:paraId="209F33D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1694E6F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</w:tcPr>
          <w:p w14:paraId="696CA6F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05119436" w14:textId="77777777" w:rsidTr="00637FF3">
        <w:tc>
          <w:tcPr>
            <w:tcW w:w="3964" w:type="dxa"/>
          </w:tcPr>
          <w:p w14:paraId="2F596B6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ruritus</w:t>
            </w:r>
          </w:p>
        </w:tc>
        <w:tc>
          <w:tcPr>
            <w:tcW w:w="1560" w:type="dxa"/>
          </w:tcPr>
          <w:p w14:paraId="147A516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339156A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</w:tcPr>
          <w:p w14:paraId="69B5F8A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1D0094F1" w14:textId="77777777" w:rsidTr="00637FF3">
        <w:tc>
          <w:tcPr>
            <w:tcW w:w="3964" w:type="dxa"/>
          </w:tcPr>
          <w:p w14:paraId="0E6F982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soriasis</w:t>
            </w:r>
          </w:p>
        </w:tc>
        <w:tc>
          <w:tcPr>
            <w:tcW w:w="1560" w:type="dxa"/>
          </w:tcPr>
          <w:p w14:paraId="6A2D2DB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6240AB7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65FFAF9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3A7918EB" w14:textId="77777777" w:rsidTr="00637FF3">
        <w:tc>
          <w:tcPr>
            <w:tcW w:w="3964" w:type="dxa"/>
          </w:tcPr>
          <w:p w14:paraId="3A5EADE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Rash</w:t>
            </w:r>
          </w:p>
        </w:tc>
        <w:tc>
          <w:tcPr>
            <w:tcW w:w="1560" w:type="dxa"/>
          </w:tcPr>
          <w:p w14:paraId="5D42544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559" w:type="dxa"/>
          </w:tcPr>
          <w:p w14:paraId="54A80E1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 (1.8)</w:t>
            </w:r>
          </w:p>
        </w:tc>
        <w:tc>
          <w:tcPr>
            <w:tcW w:w="1411" w:type="dxa"/>
          </w:tcPr>
          <w:p w14:paraId="4E30A00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9 (2.3)</w:t>
            </w:r>
          </w:p>
        </w:tc>
      </w:tr>
      <w:tr w:rsidR="00111CC8" w:rsidRPr="0047323E" w14:paraId="13636EEF" w14:textId="77777777" w:rsidTr="00637FF3">
        <w:tc>
          <w:tcPr>
            <w:tcW w:w="3964" w:type="dxa"/>
          </w:tcPr>
          <w:p w14:paraId="52BDD56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Toxic skin eruption</w:t>
            </w:r>
          </w:p>
        </w:tc>
        <w:tc>
          <w:tcPr>
            <w:tcW w:w="1560" w:type="dxa"/>
          </w:tcPr>
          <w:p w14:paraId="57B1793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4E83D27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322D6AB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2D06D589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68A37DB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Dermatitis psoriasiform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31BE7B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094734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1A18306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5662EC08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7A3ABFFC" w14:textId="77777777" w:rsidR="00111CC8" w:rsidRPr="0047323E" w:rsidRDefault="00111CC8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Musculoskeletal and connective tissue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AE410D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A680B4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6484D16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</w:tr>
      <w:tr w:rsidR="00111CC8" w:rsidRPr="0047323E" w14:paraId="321872E0" w14:textId="77777777" w:rsidTr="00637FF3">
        <w:tc>
          <w:tcPr>
            <w:tcW w:w="3964" w:type="dxa"/>
          </w:tcPr>
          <w:p w14:paraId="2C05D9E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rthralgia</w:t>
            </w:r>
          </w:p>
        </w:tc>
        <w:tc>
          <w:tcPr>
            <w:tcW w:w="1560" w:type="dxa"/>
          </w:tcPr>
          <w:p w14:paraId="77855B7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5211E6C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13D01DE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C5F2B1D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6EFBBF2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ain in extremity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4AE256A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823F43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465C421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08DE44C4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4A05E66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nal and urinary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F65DD3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1E40C8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04C15B7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AAA0DA5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5200BB9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cute kidney injury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0129660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C3BC9A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0CB4AEF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DD2C45C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38DA3A16" w14:textId="2CD5B06A" w:rsidR="00111CC8" w:rsidRPr="0047323E" w:rsidRDefault="00111CC8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Pregnancy, </w:t>
            </w:r>
            <w:proofErr w:type="gramStart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puerperium</w:t>
            </w:r>
            <w:proofErr w:type="gramEnd"/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and perinatal condition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26F3369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B824A3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306640D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2BB4A02E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79C3DD1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Abortion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6A062CE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9F64AF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48A637B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4A78579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4B71D4B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productive system and breast disorder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8FB09D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1B532E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1F6EB1C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FABFBEF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59B863C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ervical dysplasia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1D9783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EE6313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3FFB1D9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DC8F5D4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23ECC8E2" w14:textId="77777777" w:rsidR="00111CC8" w:rsidRPr="0047323E" w:rsidRDefault="00111CC8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General disorders and administration site condition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4DE33D6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1B74DD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 (1.5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10321E8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 (1.8)</w:t>
            </w:r>
          </w:p>
        </w:tc>
      </w:tr>
      <w:tr w:rsidR="00111CC8" w:rsidRPr="0047323E" w14:paraId="741B0256" w14:textId="77777777" w:rsidTr="00637FF3">
        <w:tc>
          <w:tcPr>
            <w:tcW w:w="3964" w:type="dxa"/>
          </w:tcPr>
          <w:p w14:paraId="518BC45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  Discomfort</w:t>
            </w:r>
          </w:p>
        </w:tc>
        <w:tc>
          <w:tcPr>
            <w:tcW w:w="1560" w:type="dxa"/>
          </w:tcPr>
          <w:p w14:paraId="79F8476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44D7EF5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2B04D98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D300251" w14:textId="77777777" w:rsidTr="00637FF3">
        <w:tc>
          <w:tcPr>
            <w:tcW w:w="3964" w:type="dxa"/>
          </w:tcPr>
          <w:p w14:paraId="4B3590B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Gait disturbance</w:t>
            </w:r>
          </w:p>
        </w:tc>
        <w:tc>
          <w:tcPr>
            <w:tcW w:w="1560" w:type="dxa"/>
          </w:tcPr>
          <w:p w14:paraId="60FD462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6F78E3D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0BC9864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08FB453A" w14:textId="77777777" w:rsidTr="00637FF3">
        <w:tc>
          <w:tcPr>
            <w:tcW w:w="3964" w:type="dxa"/>
          </w:tcPr>
          <w:p w14:paraId="45D5B8B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Injection site rash</w:t>
            </w:r>
          </w:p>
        </w:tc>
        <w:tc>
          <w:tcPr>
            <w:tcW w:w="1560" w:type="dxa"/>
          </w:tcPr>
          <w:p w14:paraId="331B1AE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31E4813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263CE3C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C855DE9" w14:textId="77777777" w:rsidTr="00637FF3">
        <w:tc>
          <w:tcPr>
            <w:tcW w:w="3964" w:type="dxa"/>
          </w:tcPr>
          <w:p w14:paraId="2A9B862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alaise</w:t>
            </w:r>
          </w:p>
        </w:tc>
        <w:tc>
          <w:tcPr>
            <w:tcW w:w="1560" w:type="dxa"/>
          </w:tcPr>
          <w:p w14:paraId="2B7770D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2030078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6D9D745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B1219F0" w14:textId="77777777" w:rsidTr="00637FF3">
        <w:tc>
          <w:tcPr>
            <w:tcW w:w="3964" w:type="dxa"/>
          </w:tcPr>
          <w:p w14:paraId="33709CE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yrexia</w:t>
            </w:r>
          </w:p>
        </w:tc>
        <w:tc>
          <w:tcPr>
            <w:tcW w:w="1560" w:type="dxa"/>
          </w:tcPr>
          <w:p w14:paraId="0240C51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09D564B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5A8568C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 (0.5)</w:t>
            </w:r>
          </w:p>
        </w:tc>
      </w:tr>
      <w:tr w:rsidR="00111CC8" w:rsidRPr="0047323E" w14:paraId="4F60B74F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1079F3D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aradoxical drug reaction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318B546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9326F4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2EE2D70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6BFC591" w14:textId="77777777" w:rsidTr="00637FF3">
        <w:tc>
          <w:tcPr>
            <w:tcW w:w="3964" w:type="dxa"/>
            <w:tcBorders>
              <w:top w:val="single" w:sz="4" w:space="0" w:color="auto"/>
            </w:tcBorders>
          </w:tcPr>
          <w:p w14:paraId="4C652445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Investigations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F2D4B5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 (1.0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7B07ED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411" w:type="dxa"/>
            <w:tcBorders>
              <w:top w:val="single" w:sz="4" w:space="0" w:color="auto"/>
            </w:tcBorders>
          </w:tcPr>
          <w:p w14:paraId="78FE81A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 (1.5)</w:t>
            </w:r>
          </w:p>
        </w:tc>
      </w:tr>
      <w:tr w:rsidR="00111CC8" w:rsidRPr="0047323E" w14:paraId="44C5BBAF" w14:textId="77777777" w:rsidTr="00637FF3">
        <w:tc>
          <w:tcPr>
            <w:tcW w:w="3964" w:type="dxa"/>
          </w:tcPr>
          <w:p w14:paraId="160B41F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Blood creatinine increased</w:t>
            </w:r>
          </w:p>
        </w:tc>
        <w:tc>
          <w:tcPr>
            <w:tcW w:w="1560" w:type="dxa"/>
          </w:tcPr>
          <w:p w14:paraId="48EF597B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2148A3F8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7AC7243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50F335EF" w14:textId="77777777" w:rsidTr="00637FF3">
        <w:tc>
          <w:tcPr>
            <w:tcW w:w="3964" w:type="dxa"/>
          </w:tcPr>
          <w:p w14:paraId="70BDF0B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Blood lactate dehydrogenase increased</w:t>
            </w:r>
          </w:p>
        </w:tc>
        <w:tc>
          <w:tcPr>
            <w:tcW w:w="1560" w:type="dxa"/>
          </w:tcPr>
          <w:p w14:paraId="41C90CB3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58F9160D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66CFE78F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17E14C16" w14:textId="77777777" w:rsidTr="00637FF3">
        <w:tc>
          <w:tcPr>
            <w:tcW w:w="3964" w:type="dxa"/>
          </w:tcPr>
          <w:p w14:paraId="1D68FBA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C-reactive protein increased</w:t>
            </w:r>
          </w:p>
        </w:tc>
        <w:tc>
          <w:tcPr>
            <w:tcW w:w="1560" w:type="dxa"/>
          </w:tcPr>
          <w:p w14:paraId="5F89EEE2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559" w:type="dxa"/>
          </w:tcPr>
          <w:p w14:paraId="499E321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411" w:type="dxa"/>
          </w:tcPr>
          <w:p w14:paraId="54F3611C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65F577F2" w14:textId="77777777" w:rsidTr="00637FF3">
        <w:tc>
          <w:tcPr>
            <w:tcW w:w="3964" w:type="dxa"/>
          </w:tcPr>
          <w:p w14:paraId="3930A47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eutrophil count decreased</w:t>
            </w:r>
          </w:p>
        </w:tc>
        <w:tc>
          <w:tcPr>
            <w:tcW w:w="1560" w:type="dxa"/>
          </w:tcPr>
          <w:p w14:paraId="1A220CC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274FD8F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3D439D47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46595752" w14:textId="77777777" w:rsidTr="00637FF3">
        <w:tc>
          <w:tcPr>
            <w:tcW w:w="3964" w:type="dxa"/>
          </w:tcPr>
          <w:p w14:paraId="15075FE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Platelet count decreased</w:t>
            </w:r>
          </w:p>
        </w:tc>
        <w:tc>
          <w:tcPr>
            <w:tcW w:w="1560" w:type="dxa"/>
          </w:tcPr>
          <w:p w14:paraId="56F5C980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  <w:tc>
          <w:tcPr>
            <w:tcW w:w="1559" w:type="dxa"/>
          </w:tcPr>
          <w:p w14:paraId="2E400506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</w:tcPr>
          <w:p w14:paraId="690D82A1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 (0.3)</w:t>
            </w:r>
          </w:p>
        </w:tc>
      </w:tr>
      <w:tr w:rsidR="00111CC8" w:rsidRPr="0047323E" w14:paraId="7803243A" w14:textId="77777777" w:rsidTr="00637FF3">
        <w:tc>
          <w:tcPr>
            <w:tcW w:w="3964" w:type="dxa"/>
            <w:tcBorders>
              <w:bottom w:val="single" w:sz="4" w:space="0" w:color="auto"/>
            </w:tcBorders>
          </w:tcPr>
          <w:p w14:paraId="6C77AFCA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White blood cell count decreased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469FD1C4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7C3F2FEE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</w:t>
            </w:r>
          </w:p>
        </w:tc>
        <w:tc>
          <w:tcPr>
            <w:tcW w:w="1411" w:type="dxa"/>
            <w:tcBorders>
              <w:bottom w:val="single" w:sz="4" w:space="0" w:color="auto"/>
            </w:tcBorders>
          </w:tcPr>
          <w:p w14:paraId="1F1EB499" w14:textId="77777777" w:rsidR="00111CC8" w:rsidRPr="0047323E" w:rsidRDefault="00111CC8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 (0.8)</w:t>
            </w:r>
          </w:p>
        </w:tc>
      </w:tr>
    </w:tbl>
    <w:p w14:paraId="2B91AC53" w14:textId="4B429583" w:rsidR="00111CC8" w:rsidRPr="0047323E" w:rsidRDefault="00111CC8" w:rsidP="00111CC8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ype</w:t>
      </w:r>
      <w:r w:rsidR="00EC5AB1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f ADR or AE are </w:t>
      </w:r>
      <w:r w:rsidR="008B2F61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s 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isted in MedDRA/J ver.23.1. ADR, adverse drug reaction; AE, adverse event.</w:t>
      </w:r>
    </w:p>
    <w:p w14:paraId="0E8CAB52" w14:textId="77777777" w:rsidR="00111CC8" w:rsidRPr="0047323E" w:rsidRDefault="00111CC8" w:rsidP="00111CC8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  <w:fldChar w:fldCharType="begin"/>
      </w: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instrText xml:space="preserve"> ADDIN EN.REFLIST </w:instrText>
      </w:r>
      <w:r w:rsidR="0047323E" w:rsidRPr="0047323E"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  <w:fldChar w:fldCharType="separate"/>
      </w: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fldChar w:fldCharType="end"/>
      </w:r>
    </w:p>
    <w:p w14:paraId="3F707EFF" w14:textId="5D54F879" w:rsidR="00FA0B6F" w:rsidRPr="0047323E" w:rsidRDefault="00FA0B6F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67FCCAEE" w14:textId="15B485DE" w:rsidR="00FA0B6F" w:rsidRPr="0047323E" w:rsidRDefault="00CE2639" w:rsidP="00FA0B6F">
      <w:pPr>
        <w:spacing w:line="276" w:lineRule="auto"/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lastRenderedPageBreak/>
        <w:t>Supplementary</w:t>
      </w:r>
      <w:r w:rsidR="00FA0B6F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 Table S</w:t>
      </w:r>
      <w:r w:rsidR="008B2417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>5</w:t>
      </w:r>
      <w:r w:rsidR="00FA0B6F"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: Univariable and multivariable analysis showing variables associated with ADR </w:t>
      </w:r>
    </w:p>
    <w:p w14:paraId="68020984" w14:textId="77777777" w:rsidR="00FA0B6F" w:rsidRPr="0047323E" w:rsidRDefault="00FA0B6F" w:rsidP="00FA0B6F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Safety analysis set (n=391)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704"/>
        <w:gridCol w:w="1706"/>
        <w:gridCol w:w="992"/>
        <w:gridCol w:w="1701"/>
        <w:gridCol w:w="981"/>
      </w:tblGrid>
      <w:tr w:rsidR="00FA0B6F" w:rsidRPr="0047323E" w14:paraId="42714E95" w14:textId="77777777" w:rsidTr="00637FF3">
        <w:tc>
          <w:tcPr>
            <w:tcW w:w="24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133ECDD" w14:textId="77777777" w:rsidR="00FA0B6F" w:rsidRPr="0047323E" w:rsidRDefault="00FA0B6F" w:rsidP="00637FF3">
            <w:pPr>
              <w:spacing w:line="276" w:lineRule="auto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  <w:p w14:paraId="3012A0F2" w14:textId="77777777" w:rsidR="00FA0B6F" w:rsidRPr="0047323E" w:rsidRDefault="00FA0B6F" w:rsidP="00637FF3">
            <w:pPr>
              <w:spacing w:line="276" w:lineRule="auto"/>
              <w:jc w:val="left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edictors</w:t>
            </w:r>
          </w:p>
        </w:tc>
        <w:tc>
          <w:tcPr>
            <w:tcW w:w="70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5B52267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  <w:p w14:paraId="20F5B5FE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n</w:t>
            </w:r>
          </w:p>
        </w:tc>
        <w:tc>
          <w:tcPr>
            <w:tcW w:w="269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0D538C52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Univariate</w:t>
            </w:r>
          </w:p>
        </w:tc>
        <w:tc>
          <w:tcPr>
            <w:tcW w:w="2682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93ADE5C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Multivariate</w:t>
            </w:r>
          </w:p>
        </w:tc>
      </w:tr>
      <w:tr w:rsidR="00FA0B6F" w:rsidRPr="0047323E" w14:paraId="70AFD271" w14:textId="77777777" w:rsidTr="00637FF3">
        <w:tc>
          <w:tcPr>
            <w:tcW w:w="2410" w:type="dxa"/>
            <w:vMerge/>
            <w:shd w:val="clear" w:color="auto" w:fill="auto"/>
          </w:tcPr>
          <w:p w14:paraId="0FE077D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704" w:type="dxa"/>
            <w:vMerge/>
            <w:shd w:val="clear" w:color="auto" w:fill="auto"/>
          </w:tcPr>
          <w:p w14:paraId="3161E7B8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6" w:type="dxa"/>
            <w:shd w:val="clear" w:color="auto" w:fill="auto"/>
            <w:vAlign w:val="center"/>
          </w:tcPr>
          <w:p w14:paraId="1403404F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R (95% CI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BC6CE98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i/>
                <w:color w:val="000000" w:themeColor="text1"/>
                <w:sz w:val="24"/>
                <w:szCs w:val="24"/>
                <w:lang w:val="en-GB"/>
              </w:rPr>
              <w:t>P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-valu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4F08A63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OR (95% CI)</w:t>
            </w:r>
          </w:p>
        </w:tc>
        <w:tc>
          <w:tcPr>
            <w:tcW w:w="981" w:type="dxa"/>
            <w:shd w:val="clear" w:color="auto" w:fill="auto"/>
            <w:vAlign w:val="center"/>
          </w:tcPr>
          <w:p w14:paraId="4AF9EAC1" w14:textId="77777777" w:rsidR="00FA0B6F" w:rsidRPr="0047323E" w:rsidRDefault="00FA0B6F" w:rsidP="00637FF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i/>
                <w:color w:val="000000" w:themeColor="text1"/>
                <w:sz w:val="24"/>
                <w:szCs w:val="24"/>
                <w:lang w:val="en-GB"/>
              </w:rPr>
              <w:t>P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-value</w:t>
            </w:r>
          </w:p>
        </w:tc>
      </w:tr>
      <w:tr w:rsidR="00FA0B6F" w:rsidRPr="0047323E" w14:paraId="5805984B" w14:textId="77777777" w:rsidTr="00637FF3">
        <w:tc>
          <w:tcPr>
            <w:tcW w:w="8494" w:type="dxa"/>
            <w:gridSpan w:val="6"/>
            <w:shd w:val="clear" w:color="auto" w:fill="auto"/>
          </w:tcPr>
          <w:p w14:paraId="24291B3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Age (years)</w:t>
            </w:r>
          </w:p>
        </w:tc>
      </w:tr>
      <w:tr w:rsidR="00FA0B6F" w:rsidRPr="0047323E" w14:paraId="277B0339" w14:textId="77777777" w:rsidTr="00637FF3">
        <w:tc>
          <w:tcPr>
            <w:tcW w:w="2410" w:type="dxa"/>
            <w:shd w:val="clear" w:color="auto" w:fill="auto"/>
          </w:tcPr>
          <w:p w14:paraId="69B05F7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5</w:t>
            </w:r>
          </w:p>
        </w:tc>
        <w:tc>
          <w:tcPr>
            <w:tcW w:w="704" w:type="dxa"/>
            <w:shd w:val="clear" w:color="auto" w:fill="auto"/>
          </w:tcPr>
          <w:p w14:paraId="2E4C545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40</w:t>
            </w:r>
          </w:p>
        </w:tc>
        <w:tc>
          <w:tcPr>
            <w:tcW w:w="1706" w:type="dxa"/>
            <w:shd w:val="clear" w:color="auto" w:fill="auto"/>
            <w:vAlign w:val="center"/>
          </w:tcPr>
          <w:p w14:paraId="414C793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  <w:shd w:val="clear" w:color="auto" w:fill="auto"/>
          </w:tcPr>
          <w:p w14:paraId="2DD2937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 w:hint="eastAsia"/>
                <w:sz w:val="24"/>
                <w:szCs w:val="24"/>
                <w:lang w:val="en-GB"/>
              </w:rPr>
              <w:t>0</w:t>
            </w:r>
            <w:r w:rsidRPr="0047323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288</w:t>
            </w:r>
          </w:p>
        </w:tc>
        <w:tc>
          <w:tcPr>
            <w:tcW w:w="1701" w:type="dxa"/>
            <w:shd w:val="clear" w:color="auto" w:fill="auto"/>
          </w:tcPr>
          <w:p w14:paraId="026EF77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761890E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3C16D498" w14:textId="77777777" w:rsidTr="00637FF3">
        <w:tc>
          <w:tcPr>
            <w:tcW w:w="2410" w:type="dxa"/>
            <w:shd w:val="clear" w:color="auto" w:fill="auto"/>
          </w:tcPr>
          <w:p w14:paraId="3537797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65</w:t>
            </w:r>
          </w:p>
        </w:tc>
        <w:tc>
          <w:tcPr>
            <w:tcW w:w="704" w:type="dxa"/>
            <w:shd w:val="clear" w:color="auto" w:fill="auto"/>
          </w:tcPr>
          <w:p w14:paraId="2C3AFF2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51</w:t>
            </w:r>
          </w:p>
        </w:tc>
        <w:tc>
          <w:tcPr>
            <w:tcW w:w="1706" w:type="dxa"/>
            <w:shd w:val="clear" w:color="auto" w:fill="auto"/>
            <w:vAlign w:val="center"/>
          </w:tcPr>
          <w:p w14:paraId="6E5B54D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466 (0.724–2.967)</w:t>
            </w:r>
          </w:p>
        </w:tc>
        <w:tc>
          <w:tcPr>
            <w:tcW w:w="992" w:type="dxa"/>
            <w:shd w:val="clear" w:color="auto" w:fill="auto"/>
          </w:tcPr>
          <w:p w14:paraId="40D33FA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  <w:shd w:val="clear" w:color="auto" w:fill="auto"/>
          </w:tcPr>
          <w:p w14:paraId="033DF1A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7A6CD43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7722ED6D" w14:textId="77777777" w:rsidTr="00637FF3">
        <w:tc>
          <w:tcPr>
            <w:tcW w:w="8494" w:type="dxa"/>
            <w:gridSpan w:val="6"/>
            <w:shd w:val="clear" w:color="auto" w:fill="auto"/>
          </w:tcPr>
          <w:p w14:paraId="52E6B10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Gender</w:t>
            </w:r>
          </w:p>
        </w:tc>
      </w:tr>
      <w:tr w:rsidR="00FA0B6F" w:rsidRPr="0047323E" w14:paraId="620A1D6A" w14:textId="77777777" w:rsidTr="00637FF3">
        <w:tc>
          <w:tcPr>
            <w:tcW w:w="2410" w:type="dxa"/>
            <w:shd w:val="clear" w:color="auto" w:fill="auto"/>
          </w:tcPr>
          <w:p w14:paraId="11FB672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ale</w:t>
            </w:r>
          </w:p>
        </w:tc>
        <w:tc>
          <w:tcPr>
            <w:tcW w:w="704" w:type="dxa"/>
            <w:shd w:val="clear" w:color="auto" w:fill="auto"/>
          </w:tcPr>
          <w:p w14:paraId="74B14D6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00</w:t>
            </w:r>
          </w:p>
        </w:tc>
        <w:tc>
          <w:tcPr>
            <w:tcW w:w="1706" w:type="dxa"/>
            <w:shd w:val="clear" w:color="auto" w:fill="auto"/>
          </w:tcPr>
          <w:p w14:paraId="50F393D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  <w:shd w:val="clear" w:color="auto" w:fill="auto"/>
          </w:tcPr>
          <w:p w14:paraId="2B7C02D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543</w:t>
            </w:r>
          </w:p>
        </w:tc>
        <w:tc>
          <w:tcPr>
            <w:tcW w:w="1701" w:type="dxa"/>
            <w:shd w:val="clear" w:color="auto" w:fill="auto"/>
          </w:tcPr>
          <w:p w14:paraId="4F84BFA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32B843B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74D55764" w14:textId="77777777" w:rsidTr="00637FF3">
        <w:tc>
          <w:tcPr>
            <w:tcW w:w="2410" w:type="dxa"/>
            <w:shd w:val="clear" w:color="auto" w:fill="auto"/>
          </w:tcPr>
          <w:p w14:paraId="3917613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Female</w:t>
            </w:r>
          </w:p>
        </w:tc>
        <w:tc>
          <w:tcPr>
            <w:tcW w:w="704" w:type="dxa"/>
            <w:shd w:val="clear" w:color="auto" w:fill="auto"/>
          </w:tcPr>
          <w:p w14:paraId="50F988E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91</w:t>
            </w:r>
          </w:p>
        </w:tc>
        <w:tc>
          <w:tcPr>
            <w:tcW w:w="1706" w:type="dxa"/>
            <w:shd w:val="clear" w:color="auto" w:fill="auto"/>
          </w:tcPr>
          <w:p w14:paraId="1005941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173 (0.701–1.963)</w:t>
            </w:r>
          </w:p>
        </w:tc>
        <w:tc>
          <w:tcPr>
            <w:tcW w:w="992" w:type="dxa"/>
            <w:shd w:val="clear" w:color="auto" w:fill="auto"/>
          </w:tcPr>
          <w:p w14:paraId="410EA9C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  <w:shd w:val="clear" w:color="auto" w:fill="auto"/>
          </w:tcPr>
          <w:p w14:paraId="6A93B09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3EEBBD9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421F6630" w14:textId="77777777" w:rsidTr="00637FF3">
        <w:tc>
          <w:tcPr>
            <w:tcW w:w="8494" w:type="dxa"/>
            <w:gridSpan w:val="6"/>
            <w:shd w:val="clear" w:color="auto" w:fill="auto"/>
          </w:tcPr>
          <w:p w14:paraId="37869C1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Disease duration (years)</w:t>
            </w:r>
          </w:p>
        </w:tc>
      </w:tr>
      <w:tr w:rsidR="00FA0B6F" w:rsidRPr="0047323E" w14:paraId="5DF5929F" w14:textId="77777777" w:rsidTr="00637FF3">
        <w:tc>
          <w:tcPr>
            <w:tcW w:w="2410" w:type="dxa"/>
            <w:shd w:val="clear" w:color="auto" w:fill="auto"/>
          </w:tcPr>
          <w:p w14:paraId="49A029F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</w:t>
            </w:r>
          </w:p>
        </w:tc>
        <w:tc>
          <w:tcPr>
            <w:tcW w:w="704" w:type="dxa"/>
            <w:shd w:val="clear" w:color="auto" w:fill="auto"/>
          </w:tcPr>
          <w:p w14:paraId="20778DA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80</w:t>
            </w:r>
          </w:p>
        </w:tc>
        <w:tc>
          <w:tcPr>
            <w:tcW w:w="1706" w:type="dxa"/>
            <w:shd w:val="clear" w:color="auto" w:fill="auto"/>
          </w:tcPr>
          <w:p w14:paraId="25810E3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  <w:shd w:val="clear" w:color="auto" w:fill="auto"/>
          </w:tcPr>
          <w:p w14:paraId="630C0F3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346</w:t>
            </w:r>
          </w:p>
        </w:tc>
        <w:tc>
          <w:tcPr>
            <w:tcW w:w="1701" w:type="dxa"/>
            <w:shd w:val="clear" w:color="auto" w:fill="auto"/>
          </w:tcPr>
          <w:p w14:paraId="60B01DF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5F79C7D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A098EA6" w14:textId="77777777" w:rsidTr="00637FF3">
        <w:tc>
          <w:tcPr>
            <w:tcW w:w="2410" w:type="dxa"/>
            <w:shd w:val="clear" w:color="auto" w:fill="auto"/>
          </w:tcPr>
          <w:p w14:paraId="3106CB1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2 to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&lt;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</w:t>
            </w:r>
          </w:p>
        </w:tc>
        <w:tc>
          <w:tcPr>
            <w:tcW w:w="704" w:type="dxa"/>
            <w:shd w:val="clear" w:color="auto" w:fill="auto"/>
          </w:tcPr>
          <w:p w14:paraId="6CA9BEF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85</w:t>
            </w:r>
          </w:p>
        </w:tc>
        <w:tc>
          <w:tcPr>
            <w:tcW w:w="1706" w:type="dxa"/>
            <w:shd w:val="clear" w:color="auto" w:fill="auto"/>
          </w:tcPr>
          <w:p w14:paraId="4710F25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671 (0.354–1.274)</w:t>
            </w:r>
          </w:p>
        </w:tc>
        <w:tc>
          <w:tcPr>
            <w:tcW w:w="992" w:type="dxa"/>
            <w:shd w:val="clear" w:color="auto" w:fill="auto"/>
          </w:tcPr>
          <w:p w14:paraId="702E966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  <w:shd w:val="clear" w:color="auto" w:fill="auto"/>
          </w:tcPr>
          <w:p w14:paraId="464CC53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0A37642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65E8F46" w14:textId="77777777" w:rsidTr="00637FF3">
        <w:tc>
          <w:tcPr>
            <w:tcW w:w="2410" w:type="dxa"/>
            <w:shd w:val="clear" w:color="auto" w:fill="auto"/>
          </w:tcPr>
          <w:p w14:paraId="2BB23A6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0</w:t>
            </w:r>
          </w:p>
        </w:tc>
        <w:tc>
          <w:tcPr>
            <w:tcW w:w="704" w:type="dxa"/>
            <w:shd w:val="clear" w:color="auto" w:fill="auto"/>
          </w:tcPr>
          <w:p w14:paraId="6F77D29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3</w:t>
            </w:r>
          </w:p>
        </w:tc>
        <w:tc>
          <w:tcPr>
            <w:tcW w:w="1706" w:type="dxa"/>
            <w:shd w:val="clear" w:color="auto" w:fill="auto"/>
          </w:tcPr>
          <w:p w14:paraId="62D7D6A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608 (0.296–1.250)</w:t>
            </w:r>
          </w:p>
        </w:tc>
        <w:tc>
          <w:tcPr>
            <w:tcW w:w="992" w:type="dxa"/>
            <w:shd w:val="clear" w:color="auto" w:fill="auto"/>
          </w:tcPr>
          <w:p w14:paraId="0D51D99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  <w:shd w:val="clear" w:color="auto" w:fill="auto"/>
          </w:tcPr>
          <w:p w14:paraId="181586C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shd w:val="clear" w:color="auto" w:fill="auto"/>
          </w:tcPr>
          <w:p w14:paraId="0CDFF24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63D5553A" w14:textId="77777777" w:rsidTr="00637FF3">
        <w:tc>
          <w:tcPr>
            <w:tcW w:w="8494" w:type="dxa"/>
            <w:gridSpan w:val="6"/>
          </w:tcPr>
          <w:p w14:paraId="74AB1F1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Comorbidities</w:t>
            </w:r>
          </w:p>
        </w:tc>
      </w:tr>
      <w:tr w:rsidR="00FA0B6F" w:rsidRPr="0047323E" w14:paraId="29DC76DC" w14:textId="77777777" w:rsidTr="00637FF3">
        <w:tc>
          <w:tcPr>
            <w:tcW w:w="2410" w:type="dxa"/>
          </w:tcPr>
          <w:p w14:paraId="0A338D2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76BBE1E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09</w:t>
            </w:r>
          </w:p>
        </w:tc>
        <w:tc>
          <w:tcPr>
            <w:tcW w:w="1706" w:type="dxa"/>
          </w:tcPr>
          <w:p w14:paraId="20D5F34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4AE2794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010*</w:t>
            </w:r>
          </w:p>
        </w:tc>
        <w:tc>
          <w:tcPr>
            <w:tcW w:w="1701" w:type="dxa"/>
          </w:tcPr>
          <w:p w14:paraId="6D528E9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81" w:type="dxa"/>
          </w:tcPr>
          <w:p w14:paraId="13366C1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010*</w:t>
            </w:r>
          </w:p>
        </w:tc>
      </w:tr>
      <w:tr w:rsidR="00FA0B6F" w:rsidRPr="0047323E" w14:paraId="21C3A007" w14:textId="77777777" w:rsidTr="00637FF3">
        <w:tc>
          <w:tcPr>
            <w:tcW w:w="2410" w:type="dxa"/>
          </w:tcPr>
          <w:p w14:paraId="09C88F9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6E3A74F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82</w:t>
            </w:r>
          </w:p>
        </w:tc>
        <w:tc>
          <w:tcPr>
            <w:tcW w:w="1706" w:type="dxa"/>
          </w:tcPr>
          <w:p w14:paraId="53A710E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.000 (1.183–3.380)</w:t>
            </w:r>
          </w:p>
        </w:tc>
        <w:tc>
          <w:tcPr>
            <w:tcW w:w="992" w:type="dxa"/>
          </w:tcPr>
          <w:p w14:paraId="4B3F9B6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623A589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.000 (1.183–3.380)</w:t>
            </w:r>
          </w:p>
        </w:tc>
        <w:tc>
          <w:tcPr>
            <w:tcW w:w="981" w:type="dxa"/>
          </w:tcPr>
          <w:p w14:paraId="7365C1A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4DABBECB" w14:textId="77777777" w:rsidTr="00637FF3">
        <w:tc>
          <w:tcPr>
            <w:tcW w:w="8494" w:type="dxa"/>
            <w:gridSpan w:val="6"/>
          </w:tcPr>
          <w:p w14:paraId="68DEFD6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Allergic history</w:t>
            </w:r>
          </w:p>
        </w:tc>
      </w:tr>
      <w:tr w:rsidR="00FA0B6F" w:rsidRPr="0047323E" w14:paraId="3D831085" w14:textId="77777777" w:rsidTr="00637FF3">
        <w:tc>
          <w:tcPr>
            <w:tcW w:w="2410" w:type="dxa"/>
          </w:tcPr>
          <w:p w14:paraId="50C346F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6E85532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73</w:t>
            </w:r>
          </w:p>
        </w:tc>
        <w:tc>
          <w:tcPr>
            <w:tcW w:w="1706" w:type="dxa"/>
          </w:tcPr>
          <w:p w14:paraId="0BD4FE6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0531790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764</w:t>
            </w:r>
          </w:p>
        </w:tc>
        <w:tc>
          <w:tcPr>
            <w:tcW w:w="1701" w:type="dxa"/>
          </w:tcPr>
          <w:p w14:paraId="55FD152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69214C9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14867612" w14:textId="77777777" w:rsidTr="00637FF3">
        <w:tc>
          <w:tcPr>
            <w:tcW w:w="2410" w:type="dxa"/>
          </w:tcPr>
          <w:p w14:paraId="681DA0D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53B0793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5</w:t>
            </w:r>
          </w:p>
        </w:tc>
        <w:tc>
          <w:tcPr>
            <w:tcW w:w="1706" w:type="dxa"/>
          </w:tcPr>
          <w:p w14:paraId="3426879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16 (0.518–1.621)</w:t>
            </w:r>
          </w:p>
        </w:tc>
        <w:tc>
          <w:tcPr>
            <w:tcW w:w="992" w:type="dxa"/>
          </w:tcPr>
          <w:p w14:paraId="452CCBE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6297362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E05832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29095621" w14:textId="77777777" w:rsidTr="00637FF3">
        <w:tc>
          <w:tcPr>
            <w:tcW w:w="8494" w:type="dxa"/>
            <w:gridSpan w:val="6"/>
          </w:tcPr>
          <w:p w14:paraId="056C5BC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moking history</w:t>
            </w:r>
          </w:p>
        </w:tc>
      </w:tr>
      <w:tr w:rsidR="00FA0B6F" w:rsidRPr="0047323E" w14:paraId="7CF178D9" w14:textId="77777777" w:rsidTr="00637FF3">
        <w:tc>
          <w:tcPr>
            <w:tcW w:w="2410" w:type="dxa"/>
          </w:tcPr>
          <w:p w14:paraId="663A075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5B38FFF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77</w:t>
            </w:r>
          </w:p>
        </w:tc>
        <w:tc>
          <w:tcPr>
            <w:tcW w:w="1706" w:type="dxa"/>
          </w:tcPr>
          <w:p w14:paraId="34C021F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49E2B60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295</w:t>
            </w:r>
          </w:p>
        </w:tc>
        <w:tc>
          <w:tcPr>
            <w:tcW w:w="1701" w:type="dxa"/>
          </w:tcPr>
          <w:p w14:paraId="196EDD9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4D381E5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7FDFDB89" w14:textId="77777777" w:rsidTr="00637FF3">
        <w:tc>
          <w:tcPr>
            <w:tcW w:w="2410" w:type="dxa"/>
          </w:tcPr>
          <w:p w14:paraId="56B61D5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2390338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4</w:t>
            </w:r>
          </w:p>
        </w:tc>
        <w:tc>
          <w:tcPr>
            <w:tcW w:w="1706" w:type="dxa"/>
          </w:tcPr>
          <w:p w14:paraId="6E14855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676 (0.325–1.405)</w:t>
            </w:r>
          </w:p>
        </w:tc>
        <w:tc>
          <w:tcPr>
            <w:tcW w:w="992" w:type="dxa"/>
          </w:tcPr>
          <w:p w14:paraId="244D7F7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4C204FC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EA2353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157BAB9" w14:textId="77777777" w:rsidTr="00637FF3">
        <w:tc>
          <w:tcPr>
            <w:tcW w:w="8494" w:type="dxa"/>
            <w:gridSpan w:val="6"/>
          </w:tcPr>
          <w:p w14:paraId="49F61A3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biologics</w:t>
            </w:r>
          </w:p>
        </w:tc>
      </w:tr>
      <w:tr w:rsidR="00FA0B6F" w:rsidRPr="0047323E" w14:paraId="17109A44" w14:textId="77777777" w:rsidTr="00637FF3">
        <w:tc>
          <w:tcPr>
            <w:tcW w:w="2410" w:type="dxa"/>
          </w:tcPr>
          <w:p w14:paraId="1DA2F46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0F8782F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68</w:t>
            </w:r>
          </w:p>
        </w:tc>
        <w:tc>
          <w:tcPr>
            <w:tcW w:w="1706" w:type="dxa"/>
          </w:tcPr>
          <w:p w14:paraId="5CB817C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1D743D6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896</w:t>
            </w:r>
          </w:p>
        </w:tc>
        <w:tc>
          <w:tcPr>
            <w:tcW w:w="1701" w:type="dxa"/>
          </w:tcPr>
          <w:p w14:paraId="0F63E14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5C5F9E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17FBA2EE" w14:textId="77777777" w:rsidTr="00637FF3">
        <w:tc>
          <w:tcPr>
            <w:tcW w:w="2410" w:type="dxa"/>
          </w:tcPr>
          <w:p w14:paraId="72FACE8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1AD2419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23</w:t>
            </w:r>
          </w:p>
        </w:tc>
        <w:tc>
          <w:tcPr>
            <w:tcW w:w="1706" w:type="dxa"/>
          </w:tcPr>
          <w:p w14:paraId="0F2A7C2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66 (0.575–1.622)</w:t>
            </w:r>
          </w:p>
        </w:tc>
        <w:tc>
          <w:tcPr>
            <w:tcW w:w="992" w:type="dxa"/>
          </w:tcPr>
          <w:p w14:paraId="6BE965D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73F3DC9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6D635D3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271251F1" w14:textId="77777777" w:rsidTr="00637FF3">
        <w:tc>
          <w:tcPr>
            <w:tcW w:w="8494" w:type="dxa"/>
            <w:gridSpan w:val="6"/>
          </w:tcPr>
          <w:p w14:paraId="2BA654D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Number of prior use of biologics</w:t>
            </w:r>
          </w:p>
        </w:tc>
      </w:tr>
      <w:tr w:rsidR="00FA0B6F" w:rsidRPr="0047323E" w14:paraId="5F4BD031" w14:textId="77777777" w:rsidTr="00637FF3">
        <w:tc>
          <w:tcPr>
            <w:tcW w:w="2410" w:type="dxa"/>
          </w:tcPr>
          <w:p w14:paraId="04DE521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ne</w:t>
            </w:r>
          </w:p>
        </w:tc>
        <w:tc>
          <w:tcPr>
            <w:tcW w:w="704" w:type="dxa"/>
          </w:tcPr>
          <w:p w14:paraId="6000C18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68</w:t>
            </w:r>
          </w:p>
        </w:tc>
        <w:tc>
          <w:tcPr>
            <w:tcW w:w="1706" w:type="dxa"/>
          </w:tcPr>
          <w:p w14:paraId="180E461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76A2E01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83</w:t>
            </w:r>
          </w:p>
        </w:tc>
        <w:tc>
          <w:tcPr>
            <w:tcW w:w="1701" w:type="dxa"/>
          </w:tcPr>
          <w:p w14:paraId="617B3A4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4F78907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1605FC49" w14:textId="77777777" w:rsidTr="00637FF3">
        <w:tc>
          <w:tcPr>
            <w:tcW w:w="2410" w:type="dxa"/>
          </w:tcPr>
          <w:p w14:paraId="7A7EDE4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1</w:t>
            </w:r>
          </w:p>
        </w:tc>
        <w:tc>
          <w:tcPr>
            <w:tcW w:w="704" w:type="dxa"/>
          </w:tcPr>
          <w:p w14:paraId="702190D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69</w:t>
            </w:r>
          </w:p>
        </w:tc>
        <w:tc>
          <w:tcPr>
            <w:tcW w:w="1706" w:type="dxa"/>
          </w:tcPr>
          <w:p w14:paraId="52BEACD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54 (0.548–1.661)</w:t>
            </w:r>
          </w:p>
        </w:tc>
        <w:tc>
          <w:tcPr>
            <w:tcW w:w="992" w:type="dxa"/>
          </w:tcPr>
          <w:p w14:paraId="77FAD15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6C3DA06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133FEA2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2186367C" w14:textId="77777777" w:rsidTr="00637FF3">
        <w:tc>
          <w:tcPr>
            <w:tcW w:w="2410" w:type="dxa"/>
          </w:tcPr>
          <w:p w14:paraId="7EAC3F8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  </w:t>
            </w:r>
            <w:r w:rsidRPr="0047323E">
              <w:rPr>
                <w:rFonts w:ascii="Times New Roman" w:eastAsia="游明朝" w:hAnsi="Times New Roman" w:cs="Times New Roman"/>
                <w:color w:val="000000" w:themeColor="text1"/>
                <w:sz w:val="24"/>
                <w:szCs w:val="24"/>
                <w:lang w:val="en-GB"/>
              </w:rPr>
              <w:t>≥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</w:t>
            </w:r>
          </w:p>
        </w:tc>
        <w:tc>
          <w:tcPr>
            <w:tcW w:w="704" w:type="dxa"/>
          </w:tcPr>
          <w:p w14:paraId="310D208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54</w:t>
            </w:r>
          </w:p>
        </w:tc>
        <w:tc>
          <w:tcPr>
            <w:tcW w:w="1706" w:type="dxa"/>
          </w:tcPr>
          <w:p w14:paraId="5FA61E8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004 (0.456–2.212)</w:t>
            </w:r>
          </w:p>
        </w:tc>
        <w:tc>
          <w:tcPr>
            <w:tcW w:w="992" w:type="dxa"/>
          </w:tcPr>
          <w:p w14:paraId="02EE1D6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03EBA62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25211E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5055F24F" w14:textId="77777777" w:rsidTr="00637FF3">
        <w:tc>
          <w:tcPr>
            <w:tcW w:w="8494" w:type="dxa"/>
            <w:gridSpan w:val="6"/>
          </w:tcPr>
          <w:p w14:paraId="34E500A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IFX</w:t>
            </w:r>
          </w:p>
        </w:tc>
      </w:tr>
      <w:tr w:rsidR="00FA0B6F" w:rsidRPr="0047323E" w14:paraId="37B05B86" w14:textId="77777777" w:rsidTr="00637FF3">
        <w:tc>
          <w:tcPr>
            <w:tcW w:w="2410" w:type="dxa"/>
          </w:tcPr>
          <w:p w14:paraId="0C3DA80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3463DA8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39</w:t>
            </w:r>
          </w:p>
        </w:tc>
        <w:tc>
          <w:tcPr>
            <w:tcW w:w="1706" w:type="dxa"/>
          </w:tcPr>
          <w:p w14:paraId="75C3398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5D8374C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14</w:t>
            </w:r>
          </w:p>
        </w:tc>
        <w:tc>
          <w:tcPr>
            <w:tcW w:w="1701" w:type="dxa"/>
          </w:tcPr>
          <w:p w14:paraId="17246DC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6B9469E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CB26DB3" w14:textId="77777777" w:rsidTr="00637FF3">
        <w:tc>
          <w:tcPr>
            <w:tcW w:w="2410" w:type="dxa"/>
          </w:tcPr>
          <w:p w14:paraId="03B406F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2C7BD8B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52</w:t>
            </w:r>
          </w:p>
        </w:tc>
        <w:tc>
          <w:tcPr>
            <w:tcW w:w="1706" w:type="dxa"/>
          </w:tcPr>
          <w:p w14:paraId="2634E98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029 (0.608–1.742)</w:t>
            </w:r>
          </w:p>
        </w:tc>
        <w:tc>
          <w:tcPr>
            <w:tcW w:w="992" w:type="dxa"/>
          </w:tcPr>
          <w:p w14:paraId="56EF90B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3F90CBC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30E6435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5C1B8798" w14:textId="77777777" w:rsidTr="00637FF3">
        <w:tc>
          <w:tcPr>
            <w:tcW w:w="8494" w:type="dxa"/>
            <w:gridSpan w:val="6"/>
          </w:tcPr>
          <w:p w14:paraId="342720A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ADA</w:t>
            </w:r>
          </w:p>
        </w:tc>
      </w:tr>
      <w:tr w:rsidR="00FA0B6F" w:rsidRPr="0047323E" w14:paraId="3D84E399" w14:textId="77777777" w:rsidTr="00637FF3">
        <w:tc>
          <w:tcPr>
            <w:tcW w:w="2410" w:type="dxa"/>
          </w:tcPr>
          <w:p w14:paraId="272DBA8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2059542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80</w:t>
            </w:r>
          </w:p>
        </w:tc>
        <w:tc>
          <w:tcPr>
            <w:tcW w:w="1706" w:type="dxa"/>
          </w:tcPr>
          <w:p w14:paraId="1DFE8C8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4962C70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806</w:t>
            </w:r>
          </w:p>
        </w:tc>
        <w:tc>
          <w:tcPr>
            <w:tcW w:w="1701" w:type="dxa"/>
          </w:tcPr>
          <w:p w14:paraId="6D7A2E2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349B3D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429A1228" w14:textId="77777777" w:rsidTr="00637FF3">
        <w:tc>
          <w:tcPr>
            <w:tcW w:w="2410" w:type="dxa"/>
          </w:tcPr>
          <w:p w14:paraId="2E1C29A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097761B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11</w:t>
            </w:r>
          </w:p>
        </w:tc>
        <w:tc>
          <w:tcPr>
            <w:tcW w:w="1706" w:type="dxa"/>
          </w:tcPr>
          <w:p w14:paraId="43ED304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073 (0.610–1.888)</w:t>
            </w:r>
          </w:p>
        </w:tc>
        <w:tc>
          <w:tcPr>
            <w:tcW w:w="992" w:type="dxa"/>
          </w:tcPr>
          <w:p w14:paraId="7D6107F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0E7BDDE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40FCF04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34992FF2" w14:textId="77777777" w:rsidTr="00637FF3">
        <w:tc>
          <w:tcPr>
            <w:tcW w:w="8494" w:type="dxa"/>
            <w:gridSpan w:val="6"/>
          </w:tcPr>
          <w:p w14:paraId="2BB75DE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IFX &amp; ADA</w:t>
            </w:r>
          </w:p>
        </w:tc>
      </w:tr>
      <w:tr w:rsidR="00FA0B6F" w:rsidRPr="0047323E" w14:paraId="022DC216" w14:textId="77777777" w:rsidTr="00637FF3">
        <w:tc>
          <w:tcPr>
            <w:tcW w:w="2410" w:type="dxa"/>
          </w:tcPr>
          <w:p w14:paraId="73D11B0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3806934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41</w:t>
            </w:r>
          </w:p>
        </w:tc>
        <w:tc>
          <w:tcPr>
            <w:tcW w:w="1706" w:type="dxa"/>
          </w:tcPr>
          <w:p w14:paraId="6F4D5D1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05FA1C9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718</w:t>
            </w:r>
          </w:p>
        </w:tc>
        <w:tc>
          <w:tcPr>
            <w:tcW w:w="1701" w:type="dxa"/>
          </w:tcPr>
          <w:p w14:paraId="6726CA6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62FC88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B3C6A2B" w14:textId="77777777" w:rsidTr="00637FF3">
        <w:tc>
          <w:tcPr>
            <w:tcW w:w="2410" w:type="dxa"/>
          </w:tcPr>
          <w:p w14:paraId="307B78F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0BDBA32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50</w:t>
            </w:r>
          </w:p>
        </w:tc>
        <w:tc>
          <w:tcPr>
            <w:tcW w:w="1706" w:type="dxa"/>
          </w:tcPr>
          <w:p w14:paraId="040FB5D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148 (0.544–2.420)</w:t>
            </w:r>
          </w:p>
        </w:tc>
        <w:tc>
          <w:tcPr>
            <w:tcW w:w="992" w:type="dxa"/>
          </w:tcPr>
          <w:p w14:paraId="69C0A1D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1E0CDA8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6E27E30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4C426F99" w14:textId="77777777" w:rsidTr="00637FF3">
        <w:tc>
          <w:tcPr>
            <w:tcW w:w="8494" w:type="dxa"/>
            <w:gridSpan w:val="6"/>
          </w:tcPr>
          <w:p w14:paraId="27C1AE2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Prior treatment with tacrolimus/ciclosporin</w:t>
            </w:r>
          </w:p>
        </w:tc>
      </w:tr>
      <w:tr w:rsidR="00FA0B6F" w:rsidRPr="0047323E" w14:paraId="23105094" w14:textId="77777777" w:rsidTr="00637FF3">
        <w:tc>
          <w:tcPr>
            <w:tcW w:w="2410" w:type="dxa"/>
          </w:tcPr>
          <w:p w14:paraId="2BC0163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03217A2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13</w:t>
            </w:r>
          </w:p>
        </w:tc>
        <w:tc>
          <w:tcPr>
            <w:tcW w:w="1706" w:type="dxa"/>
          </w:tcPr>
          <w:p w14:paraId="3657DDC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63E4945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703</w:t>
            </w:r>
          </w:p>
        </w:tc>
        <w:tc>
          <w:tcPr>
            <w:tcW w:w="1701" w:type="dxa"/>
          </w:tcPr>
          <w:p w14:paraId="531C4F3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017908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6F8894A0" w14:textId="77777777" w:rsidTr="00637FF3">
        <w:tc>
          <w:tcPr>
            <w:tcW w:w="2410" w:type="dxa"/>
          </w:tcPr>
          <w:p w14:paraId="43F006D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6A42919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78</w:t>
            </w:r>
          </w:p>
        </w:tc>
        <w:tc>
          <w:tcPr>
            <w:tcW w:w="1706" w:type="dxa"/>
          </w:tcPr>
          <w:p w14:paraId="16D8058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879 (0.454–1.702)</w:t>
            </w:r>
          </w:p>
        </w:tc>
        <w:tc>
          <w:tcPr>
            <w:tcW w:w="992" w:type="dxa"/>
          </w:tcPr>
          <w:p w14:paraId="7858E44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053B837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73035B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44FF9279" w14:textId="77777777" w:rsidTr="00637FF3">
        <w:tc>
          <w:tcPr>
            <w:tcW w:w="8494" w:type="dxa"/>
            <w:gridSpan w:val="6"/>
          </w:tcPr>
          <w:p w14:paraId="65BAA95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Concomitant use of CSs during the study</w:t>
            </w:r>
          </w:p>
        </w:tc>
      </w:tr>
      <w:tr w:rsidR="00FA0B6F" w:rsidRPr="0047323E" w14:paraId="75BBACC8" w14:textId="77777777" w:rsidTr="00637FF3">
        <w:tc>
          <w:tcPr>
            <w:tcW w:w="2410" w:type="dxa"/>
          </w:tcPr>
          <w:p w14:paraId="1BA30F5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598F445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51</w:t>
            </w:r>
          </w:p>
        </w:tc>
        <w:tc>
          <w:tcPr>
            <w:tcW w:w="1706" w:type="dxa"/>
          </w:tcPr>
          <w:p w14:paraId="683E3E2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36E3825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875</w:t>
            </w:r>
          </w:p>
        </w:tc>
        <w:tc>
          <w:tcPr>
            <w:tcW w:w="1701" w:type="dxa"/>
          </w:tcPr>
          <w:p w14:paraId="510BF61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2ED53F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6C8E52A7" w14:textId="77777777" w:rsidTr="00637FF3">
        <w:tc>
          <w:tcPr>
            <w:tcW w:w="2410" w:type="dxa"/>
          </w:tcPr>
          <w:p w14:paraId="3BE0646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2A778A1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40</w:t>
            </w:r>
          </w:p>
        </w:tc>
        <w:tc>
          <w:tcPr>
            <w:tcW w:w="1706" w:type="dxa"/>
          </w:tcPr>
          <w:p w14:paraId="46FA998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959 (0.566–1.623)</w:t>
            </w:r>
          </w:p>
        </w:tc>
        <w:tc>
          <w:tcPr>
            <w:tcW w:w="992" w:type="dxa"/>
          </w:tcPr>
          <w:p w14:paraId="16E0E12F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4C2B755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3A410CA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18841443" w14:textId="77777777" w:rsidTr="00637FF3">
        <w:tc>
          <w:tcPr>
            <w:tcW w:w="8494" w:type="dxa"/>
            <w:gridSpan w:val="6"/>
          </w:tcPr>
          <w:p w14:paraId="2B05CC8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Concomitant use of IMs during the study</w:t>
            </w:r>
          </w:p>
        </w:tc>
      </w:tr>
      <w:tr w:rsidR="00FA0B6F" w:rsidRPr="0047323E" w14:paraId="07EAE1C2" w14:textId="77777777" w:rsidTr="00637FF3">
        <w:tc>
          <w:tcPr>
            <w:tcW w:w="2410" w:type="dxa"/>
          </w:tcPr>
          <w:p w14:paraId="1E0A112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No</w:t>
            </w:r>
          </w:p>
        </w:tc>
        <w:tc>
          <w:tcPr>
            <w:tcW w:w="704" w:type="dxa"/>
          </w:tcPr>
          <w:p w14:paraId="0341C61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18</w:t>
            </w:r>
          </w:p>
        </w:tc>
        <w:tc>
          <w:tcPr>
            <w:tcW w:w="1706" w:type="dxa"/>
          </w:tcPr>
          <w:p w14:paraId="0D59129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2D29C64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524</w:t>
            </w:r>
          </w:p>
        </w:tc>
        <w:tc>
          <w:tcPr>
            <w:tcW w:w="1701" w:type="dxa"/>
          </w:tcPr>
          <w:p w14:paraId="36A76EFA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0592B9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768FBFB1" w14:textId="77777777" w:rsidTr="00637FF3">
        <w:tc>
          <w:tcPr>
            <w:tcW w:w="2410" w:type="dxa"/>
          </w:tcPr>
          <w:p w14:paraId="58E37A0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Yes</w:t>
            </w:r>
          </w:p>
        </w:tc>
        <w:tc>
          <w:tcPr>
            <w:tcW w:w="704" w:type="dxa"/>
          </w:tcPr>
          <w:p w14:paraId="29CD8BB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73</w:t>
            </w:r>
          </w:p>
        </w:tc>
        <w:tc>
          <w:tcPr>
            <w:tcW w:w="1706" w:type="dxa"/>
          </w:tcPr>
          <w:p w14:paraId="4D754976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844 (0.501–1.422)</w:t>
            </w:r>
          </w:p>
        </w:tc>
        <w:tc>
          <w:tcPr>
            <w:tcW w:w="992" w:type="dxa"/>
          </w:tcPr>
          <w:p w14:paraId="2790223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5F7E46F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0A76470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B432E04" w14:textId="77777777" w:rsidTr="00637FF3">
        <w:tc>
          <w:tcPr>
            <w:tcW w:w="8494" w:type="dxa"/>
            <w:gridSpan w:val="6"/>
          </w:tcPr>
          <w:p w14:paraId="03B9D594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Baseline partial Mayo score</w:t>
            </w:r>
          </w:p>
        </w:tc>
      </w:tr>
      <w:tr w:rsidR="00FA0B6F" w:rsidRPr="0047323E" w14:paraId="6A5D5D40" w14:textId="77777777" w:rsidTr="00637FF3">
        <w:tc>
          <w:tcPr>
            <w:tcW w:w="2410" w:type="dxa"/>
          </w:tcPr>
          <w:p w14:paraId="2B48F91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ild (0–4)</w:t>
            </w:r>
          </w:p>
        </w:tc>
        <w:tc>
          <w:tcPr>
            <w:tcW w:w="704" w:type="dxa"/>
          </w:tcPr>
          <w:p w14:paraId="2989A71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33</w:t>
            </w:r>
          </w:p>
        </w:tc>
        <w:tc>
          <w:tcPr>
            <w:tcW w:w="1706" w:type="dxa"/>
          </w:tcPr>
          <w:p w14:paraId="20DB601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1B012FB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335</w:t>
            </w:r>
          </w:p>
        </w:tc>
        <w:tc>
          <w:tcPr>
            <w:tcW w:w="1701" w:type="dxa"/>
          </w:tcPr>
          <w:p w14:paraId="178F3FA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6D8A369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6862B2F4" w14:textId="77777777" w:rsidTr="00637FF3">
        <w:tc>
          <w:tcPr>
            <w:tcW w:w="2410" w:type="dxa"/>
          </w:tcPr>
          <w:p w14:paraId="1ACF602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Moderate (5–7)</w:t>
            </w:r>
          </w:p>
        </w:tc>
        <w:tc>
          <w:tcPr>
            <w:tcW w:w="704" w:type="dxa"/>
          </w:tcPr>
          <w:p w14:paraId="20A8945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23</w:t>
            </w:r>
          </w:p>
        </w:tc>
        <w:tc>
          <w:tcPr>
            <w:tcW w:w="1706" w:type="dxa"/>
          </w:tcPr>
          <w:p w14:paraId="7E4F446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002 (0.579–1.737)</w:t>
            </w:r>
          </w:p>
        </w:tc>
        <w:tc>
          <w:tcPr>
            <w:tcW w:w="992" w:type="dxa"/>
          </w:tcPr>
          <w:p w14:paraId="41FF7D0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016D5BE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5B6C64C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BBB173D" w14:textId="77777777" w:rsidTr="00637FF3">
        <w:tc>
          <w:tcPr>
            <w:tcW w:w="2410" w:type="dxa"/>
          </w:tcPr>
          <w:p w14:paraId="2D783AB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Severe (8, 9)</w:t>
            </w:r>
          </w:p>
        </w:tc>
        <w:tc>
          <w:tcPr>
            <w:tcW w:w="704" w:type="dxa"/>
          </w:tcPr>
          <w:p w14:paraId="78708265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28</w:t>
            </w:r>
          </w:p>
        </w:tc>
        <w:tc>
          <w:tcPr>
            <w:tcW w:w="1706" w:type="dxa"/>
          </w:tcPr>
          <w:p w14:paraId="0F4764B1" w14:textId="49806226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332 (0.074</w:t>
            </w:r>
            <w:r w:rsidR="0026551D"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–</w:t>
            </w: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493)</w:t>
            </w:r>
          </w:p>
        </w:tc>
        <w:tc>
          <w:tcPr>
            <w:tcW w:w="992" w:type="dxa"/>
          </w:tcPr>
          <w:p w14:paraId="40EE817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</w:tcPr>
          <w:p w14:paraId="18EA722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752AF30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2D127D95" w14:textId="77777777" w:rsidTr="00637FF3">
        <w:tc>
          <w:tcPr>
            <w:tcW w:w="8494" w:type="dxa"/>
            <w:gridSpan w:val="6"/>
          </w:tcPr>
          <w:p w14:paraId="237726A6" w14:textId="5D42371A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 xml:space="preserve">Patient </w:t>
            </w:r>
            <w:r w:rsidR="006D19D4"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 xml:space="preserve">hospitalisation </w:t>
            </w:r>
            <w:r w:rsidRPr="0047323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-GB"/>
              </w:rPr>
              <w:t>status at baseline</w:t>
            </w:r>
          </w:p>
        </w:tc>
      </w:tr>
      <w:tr w:rsidR="00FA0B6F" w:rsidRPr="0047323E" w14:paraId="6FA2D57C" w14:textId="77777777" w:rsidTr="00637FF3">
        <w:tc>
          <w:tcPr>
            <w:tcW w:w="2410" w:type="dxa"/>
          </w:tcPr>
          <w:p w14:paraId="39687759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Outpatient</w:t>
            </w:r>
          </w:p>
        </w:tc>
        <w:tc>
          <w:tcPr>
            <w:tcW w:w="704" w:type="dxa"/>
          </w:tcPr>
          <w:p w14:paraId="77B77057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335</w:t>
            </w:r>
          </w:p>
        </w:tc>
        <w:tc>
          <w:tcPr>
            <w:tcW w:w="1706" w:type="dxa"/>
          </w:tcPr>
          <w:p w14:paraId="535D9FB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Reference</w:t>
            </w:r>
          </w:p>
        </w:tc>
        <w:tc>
          <w:tcPr>
            <w:tcW w:w="992" w:type="dxa"/>
          </w:tcPr>
          <w:p w14:paraId="49C5B8F3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0.756</w:t>
            </w:r>
          </w:p>
        </w:tc>
        <w:tc>
          <w:tcPr>
            <w:tcW w:w="1701" w:type="dxa"/>
          </w:tcPr>
          <w:p w14:paraId="41553152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</w:tcPr>
          <w:p w14:paraId="7C51F7F8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FA0B6F" w:rsidRPr="0047323E" w14:paraId="0A22CD2E" w14:textId="77777777" w:rsidTr="00637FF3">
        <w:tc>
          <w:tcPr>
            <w:tcW w:w="2410" w:type="dxa"/>
            <w:tcBorders>
              <w:bottom w:val="single" w:sz="4" w:space="0" w:color="auto"/>
            </w:tcBorders>
          </w:tcPr>
          <w:p w14:paraId="54E4E191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  Inpatient</w:t>
            </w:r>
          </w:p>
        </w:tc>
        <w:tc>
          <w:tcPr>
            <w:tcW w:w="704" w:type="dxa"/>
            <w:tcBorders>
              <w:bottom w:val="single" w:sz="4" w:space="0" w:color="auto"/>
            </w:tcBorders>
          </w:tcPr>
          <w:p w14:paraId="6BAE6AB0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56</w:t>
            </w:r>
          </w:p>
        </w:tc>
        <w:tc>
          <w:tcPr>
            <w:tcW w:w="1706" w:type="dxa"/>
            <w:tcBorders>
              <w:bottom w:val="single" w:sz="4" w:space="0" w:color="auto"/>
            </w:tcBorders>
          </w:tcPr>
          <w:p w14:paraId="1D3FDB2D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47323E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1.120 (0.548–2.292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5C7FCEE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43EF70C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  <w:tc>
          <w:tcPr>
            <w:tcW w:w="981" w:type="dxa"/>
            <w:tcBorders>
              <w:bottom w:val="single" w:sz="4" w:space="0" w:color="auto"/>
            </w:tcBorders>
          </w:tcPr>
          <w:p w14:paraId="0E98773B" w14:textId="77777777" w:rsidR="00FA0B6F" w:rsidRPr="0047323E" w:rsidRDefault="00FA0B6F" w:rsidP="00637FF3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</w:tbl>
    <w:p w14:paraId="742620C5" w14:textId="11C04CF4" w:rsidR="00FA0B6F" w:rsidRPr="0047323E" w:rsidRDefault="00FA0B6F" w:rsidP="00FA0B6F">
      <w:pPr>
        <w:spacing w:line="276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actors with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&lt;0.2 in the univariate analysis were used for multivariate analysis.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The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-value was calculated using the Wald χ2 test. *, </w:t>
      </w:r>
      <w:r w:rsidRPr="0047323E">
        <w:rPr>
          <w:rFonts w:ascii="Times New Roman" w:hAnsi="Times New Roman" w:cs="Times New Roman"/>
          <w:i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&lt;0.05. An OR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&gt;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1.0 is favourable for ADR incidence, whereas an OR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&lt;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1.0 is unfavourable for ADR incidence compared with reference categories. </w:t>
      </w:r>
      <w:r w:rsidR="008B2F61"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Where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the 95% CI does not cross OR=1.0, there is a statistically significant association between categories. 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>ADA, adalimumab; CI, confiden</w:t>
      </w:r>
      <w:r w:rsidR="00A7705C"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ce</w:t>
      </w:r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terval; CS, corticosteroid; IFX, infliximab; IM, immunomodulator; </w:t>
      </w:r>
      <w:proofErr w:type="gramStart"/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OR,</w:t>
      </w:r>
      <w:proofErr w:type="gramEnd"/>
      <w:r w:rsidRPr="0047323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dds ratio.</w:t>
      </w:r>
    </w:p>
    <w:p w14:paraId="75C41535" w14:textId="77777777" w:rsidR="00FA0B6F" w:rsidRPr="0047323E" w:rsidRDefault="00FA0B6F" w:rsidP="00FA0B6F">
      <w:pPr>
        <w:widowControl/>
        <w:spacing w:line="276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1FCD30F2" w14:textId="77777777" w:rsidR="00B642DC" w:rsidRPr="0047323E" w:rsidRDefault="00B642DC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1EEA07B4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264000D3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006C6D2E" w14:textId="00F3FF81" w:rsidR="00FA21FD" w:rsidRPr="0047323E" w:rsidRDefault="00211541" w:rsidP="00B642DC">
      <w:pPr>
        <w:rPr>
          <w:color w:val="000000" w:themeColor="text1"/>
          <w:lang w:val="en-GB"/>
        </w:rPr>
      </w:pPr>
      <w:r w:rsidRPr="0047323E">
        <w:rPr>
          <w:color w:val="000000" w:themeColor="text1"/>
          <w:lang w:val="en-GB"/>
        </w:rPr>
        <w:t xml:space="preserve"> </w:t>
      </w:r>
      <w:r w:rsidR="00D25815" w:rsidRPr="0047323E">
        <w:rPr>
          <w:noProof/>
          <w:color w:val="000000" w:themeColor="text1"/>
          <w:lang w:val="en-GB"/>
        </w:rPr>
        <w:drawing>
          <wp:inline distT="0" distB="0" distL="0" distR="0" wp14:anchorId="450C7AFD" wp14:editId="377CE840">
            <wp:extent cx="5922996" cy="5994268"/>
            <wp:effectExtent l="0" t="0" r="1905" b="6985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759" cy="6004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9DAE7D" w14:textId="77777777" w:rsidR="004E40C1" w:rsidRPr="0047323E" w:rsidRDefault="004E40C1" w:rsidP="00B642DC">
      <w:pPr>
        <w:rPr>
          <w:color w:val="000000" w:themeColor="text1"/>
          <w:lang w:val="en-GB"/>
        </w:rPr>
      </w:pPr>
    </w:p>
    <w:p w14:paraId="0FDD7788" w14:textId="77777777" w:rsidR="004E40C1" w:rsidRPr="0047323E" w:rsidRDefault="004E40C1" w:rsidP="004E40C1">
      <w:pPr>
        <w:rPr>
          <w:rFonts w:ascii="Times New Roman" w:hAnsi="Times New Roman" w:cs="Times New Roman"/>
          <w:b/>
          <w:bCs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>Supplementary Fig. S1: Patient flow diagram</w:t>
      </w:r>
    </w:p>
    <w:p w14:paraId="3E3F5760" w14:textId="77777777" w:rsidR="004E40C1" w:rsidRPr="0047323E" w:rsidRDefault="004E40C1" w:rsidP="004E40C1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CRF, case report form; CRP, c-reactive protein.</w:t>
      </w:r>
    </w:p>
    <w:p w14:paraId="40B58C8B" w14:textId="77777777" w:rsidR="004E40C1" w:rsidRPr="0047323E" w:rsidRDefault="004E40C1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5AA53EF9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6CFEA0BB" w14:textId="70A0B160" w:rsidR="00AC0B9B" w:rsidRPr="0047323E" w:rsidRDefault="00AC0B9B">
      <w:pPr>
        <w:widowControl/>
        <w:jc w:val="left"/>
        <w:rPr>
          <w:rFonts w:ascii="Times New Roman" w:hAnsi="Times New Roman" w:cs="Times New Roman"/>
          <w:b/>
          <w:bCs/>
          <w:color w:val="FF0000"/>
          <w:sz w:val="24"/>
          <w:szCs w:val="28"/>
          <w:lang w:val="en-GB"/>
        </w:rPr>
      </w:pPr>
    </w:p>
    <w:p w14:paraId="3577218A" w14:textId="1E525132" w:rsidR="001C2E40" w:rsidRPr="0047323E" w:rsidRDefault="00A5432A">
      <w:pPr>
        <w:widowControl/>
        <w:jc w:val="left"/>
        <w:rPr>
          <w:rFonts w:ascii="Times New Roman" w:eastAsia="游明朝" w:hAnsi="Times New Roman" w:cs="Times New Roman"/>
          <w:b/>
          <w:bCs/>
          <w:color w:val="FF0000"/>
          <w:sz w:val="24"/>
          <w:szCs w:val="28"/>
          <w:lang w:val="en-GB"/>
        </w:rPr>
      </w:pPr>
      <w:r w:rsidRPr="0047323E">
        <w:rPr>
          <w:rFonts w:ascii="Times New Roman" w:eastAsia="游明朝" w:hAnsi="Times New Roman" w:cs="Times New Roman"/>
          <w:b/>
          <w:bCs/>
          <w:noProof/>
          <w:color w:val="FF0000"/>
          <w:sz w:val="24"/>
          <w:szCs w:val="28"/>
          <w:lang w:val="en-GB"/>
        </w:rPr>
        <w:drawing>
          <wp:inline distT="0" distB="0" distL="0" distR="0" wp14:anchorId="26CEBA2E" wp14:editId="1D05BDC9">
            <wp:extent cx="6002367" cy="2064711"/>
            <wp:effectExtent l="0" t="0" r="0" b="0"/>
            <wp:docPr id="49" name="図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1540" cy="20713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01C022" w14:textId="77777777" w:rsidR="004E40C1" w:rsidRPr="0047323E" w:rsidRDefault="004E40C1">
      <w:pPr>
        <w:widowControl/>
        <w:jc w:val="left"/>
        <w:rPr>
          <w:rFonts w:ascii="Times New Roman" w:eastAsia="游明朝" w:hAnsi="Times New Roman" w:cs="Times New Roman"/>
          <w:b/>
          <w:bCs/>
          <w:color w:val="FF0000"/>
          <w:sz w:val="24"/>
          <w:szCs w:val="28"/>
          <w:lang w:val="en-GB"/>
        </w:rPr>
      </w:pPr>
    </w:p>
    <w:p w14:paraId="0302B884" w14:textId="77777777" w:rsidR="004E40C1" w:rsidRPr="0047323E" w:rsidRDefault="004E40C1" w:rsidP="004E40C1">
      <w:pPr>
        <w:rPr>
          <w:rFonts w:ascii="Times New Roman" w:eastAsia="游明朝" w:hAnsi="Times New Roman" w:cs="Times New Roman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 xml:space="preserve">Supplementary Fig. S2: </w:t>
      </w:r>
      <w:r w:rsidRPr="0047323E">
        <w:rPr>
          <w:rFonts w:ascii="Times New Roman" w:eastAsia="游明朝" w:hAnsi="Times New Roman" w:cs="Times New Roman"/>
          <w:b/>
          <w:bCs/>
          <w:sz w:val="24"/>
          <w:szCs w:val="28"/>
          <w:lang w:val="en-GB"/>
        </w:rPr>
        <w:t>Clinical remission in observed analyses.</w:t>
      </w:r>
      <w:r w:rsidRPr="0047323E">
        <w:rPr>
          <w:rFonts w:ascii="Times New Roman" w:eastAsia="游明朝" w:hAnsi="Times New Roman" w:cs="Times New Roman"/>
          <w:sz w:val="24"/>
          <w:szCs w:val="28"/>
          <w:lang w:val="en-GB"/>
        </w:rPr>
        <w:t xml:space="preserve"> Clinical remission rate in all patients (overall), biologic-naïve (naïve), and biologic-experienced (experienced) populations were indicated in the observed analyses. The </w:t>
      </w:r>
      <w:r w:rsidRPr="0047323E">
        <w:rPr>
          <w:rFonts w:ascii="Times New Roman" w:eastAsia="游明朝" w:hAnsi="Times New Roman" w:cs="Times New Roman"/>
          <w:i/>
          <w:iCs/>
          <w:sz w:val="24"/>
          <w:szCs w:val="28"/>
          <w:lang w:val="en-GB"/>
        </w:rPr>
        <w:t>P</w:t>
      </w:r>
      <w:r w:rsidRPr="0047323E">
        <w:rPr>
          <w:rFonts w:ascii="Times New Roman" w:eastAsia="游明朝" w:hAnsi="Times New Roman" w:cs="Times New Roman"/>
          <w:sz w:val="24"/>
          <w:szCs w:val="28"/>
          <w:lang w:val="en-GB"/>
        </w:rPr>
        <w:t xml:space="preserve">-value at each timepoint was calculated using Fisher’s exact test. *, </w:t>
      </w:r>
      <w:r w:rsidRPr="0047323E">
        <w:rPr>
          <w:rFonts w:ascii="Times New Roman" w:eastAsia="游明朝" w:hAnsi="Times New Roman" w:cs="Times New Roman"/>
          <w:i/>
          <w:iCs/>
          <w:sz w:val="24"/>
          <w:szCs w:val="28"/>
          <w:lang w:val="en-GB"/>
        </w:rPr>
        <w:t xml:space="preserve">P </w:t>
      </w:r>
      <w:r w:rsidRPr="0047323E">
        <w:rPr>
          <w:rFonts w:ascii="Times New Roman" w:eastAsia="游明朝" w:hAnsi="Times New Roman" w:cs="Times New Roman"/>
          <w:sz w:val="24"/>
          <w:szCs w:val="28"/>
          <w:lang w:val="en-GB"/>
        </w:rPr>
        <w:t>&lt;0.05 (versus naïve population).</w:t>
      </w:r>
    </w:p>
    <w:p w14:paraId="69E14AE2" w14:textId="77777777" w:rsidR="004E40C1" w:rsidRPr="0047323E" w:rsidRDefault="004E40C1">
      <w:pPr>
        <w:widowControl/>
        <w:jc w:val="left"/>
        <w:rPr>
          <w:rFonts w:ascii="Times New Roman" w:eastAsia="游明朝" w:hAnsi="Times New Roman" w:cs="Times New Roman"/>
          <w:b/>
          <w:bCs/>
          <w:color w:val="FF0000"/>
          <w:sz w:val="24"/>
          <w:szCs w:val="28"/>
          <w:lang w:val="en-GB"/>
        </w:rPr>
      </w:pPr>
    </w:p>
    <w:p w14:paraId="0DBBC8E3" w14:textId="547C0921" w:rsidR="00AC0B9B" w:rsidRPr="0047323E" w:rsidRDefault="00AC0B9B">
      <w:pPr>
        <w:widowControl/>
        <w:jc w:val="left"/>
        <w:rPr>
          <w:rFonts w:ascii="Times New Roman" w:hAnsi="Times New Roman" w:cs="Times New Roman"/>
          <w:b/>
          <w:bCs/>
          <w:color w:val="FF0000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FF0000"/>
          <w:sz w:val="24"/>
          <w:szCs w:val="28"/>
          <w:lang w:val="en-GB"/>
        </w:rPr>
        <w:br w:type="page"/>
      </w:r>
    </w:p>
    <w:p w14:paraId="5C44C2E8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54F6230F" w14:textId="5F227056" w:rsidR="00FA21FD" w:rsidRPr="0047323E" w:rsidRDefault="00211541" w:rsidP="00B642DC">
      <w:pPr>
        <w:rPr>
          <w:color w:val="000000" w:themeColor="text1"/>
          <w:lang w:val="en-GB"/>
        </w:rPr>
      </w:pPr>
      <w:r w:rsidRPr="0047323E">
        <w:rPr>
          <w:color w:val="000000" w:themeColor="text1"/>
          <w:lang w:val="en-GB"/>
        </w:rPr>
        <w:t xml:space="preserve"> </w:t>
      </w:r>
      <w:r w:rsidR="00DE0300" w:rsidRPr="0047323E">
        <w:rPr>
          <w:noProof/>
          <w:color w:val="000000" w:themeColor="text1"/>
          <w:lang w:val="en-GB"/>
        </w:rPr>
        <w:drawing>
          <wp:inline distT="0" distB="0" distL="0" distR="0" wp14:anchorId="3E013296" wp14:editId="392A7CE8">
            <wp:extent cx="5968250" cy="3119395"/>
            <wp:effectExtent l="0" t="0" r="0" b="5080"/>
            <wp:docPr id="58" name="図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4370" cy="3133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3C777F" w14:textId="77777777" w:rsidR="004E40C1" w:rsidRPr="0047323E" w:rsidRDefault="004E40C1" w:rsidP="00B642DC">
      <w:pPr>
        <w:rPr>
          <w:color w:val="000000" w:themeColor="text1"/>
          <w:lang w:val="en-GB"/>
        </w:rPr>
      </w:pPr>
    </w:p>
    <w:p w14:paraId="4ED5120E" w14:textId="77777777" w:rsidR="004E40C1" w:rsidRPr="0047323E" w:rsidRDefault="004E40C1" w:rsidP="004E40C1">
      <w:pPr>
        <w:rPr>
          <w:rFonts w:ascii="Times New Roman" w:hAnsi="Times New Roman" w:cs="Times New Roman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sz w:val="24"/>
          <w:szCs w:val="28"/>
          <w:lang w:val="en-GB"/>
        </w:rPr>
        <w:t>Supplementary Fig. S3: Mean partial Mayo scores and serum CRP levels (mg/dl) during the 52-week period (observed analysis)</w:t>
      </w:r>
      <w:r w:rsidRPr="0047323E">
        <w:rPr>
          <w:rFonts w:ascii="Times New Roman" w:hAnsi="Times New Roman" w:cs="Times New Roman"/>
          <w:sz w:val="24"/>
          <w:szCs w:val="28"/>
          <w:lang w:val="en-GB"/>
        </w:rPr>
        <w:t>. (A) Mean partial Mayo scores. (B) Serum CRP levels (mg/dl). Values are mean</w:t>
      </w:r>
      <w:r w:rsidRPr="0047323E">
        <w:rPr>
          <w:rFonts w:ascii="Times New Roman" w:eastAsia="游明朝" w:hAnsi="Times New Roman" w:cs="Times New Roman"/>
          <w:sz w:val="24"/>
          <w:szCs w:val="28"/>
          <w:lang w:val="en-GB"/>
        </w:rPr>
        <w:t>±</w:t>
      </w:r>
      <w:r w:rsidRPr="0047323E">
        <w:rPr>
          <w:rFonts w:ascii="Times New Roman" w:hAnsi="Times New Roman" w:cs="Times New Roman"/>
          <w:sz w:val="24"/>
          <w:szCs w:val="28"/>
          <w:lang w:val="en-GB"/>
        </w:rPr>
        <w:t>95% CI. CI, confidence interval; CRP, c-reactive protein; SD, standard deviation.</w:t>
      </w:r>
    </w:p>
    <w:p w14:paraId="757C2BA4" w14:textId="77777777" w:rsidR="004E40C1" w:rsidRPr="0047323E" w:rsidRDefault="004E40C1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01ABDC0E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3925C440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440D63E2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50BDAE57" w14:textId="2869DA0E" w:rsidR="00FA21FD" w:rsidRPr="0047323E" w:rsidRDefault="00211541" w:rsidP="00B642DC">
      <w:pPr>
        <w:rPr>
          <w:color w:val="000000" w:themeColor="text1"/>
          <w:lang w:val="en-GB"/>
        </w:rPr>
      </w:pPr>
      <w:r w:rsidRPr="0047323E">
        <w:rPr>
          <w:color w:val="000000" w:themeColor="text1"/>
          <w:lang w:val="en-GB"/>
        </w:rPr>
        <w:t xml:space="preserve"> </w:t>
      </w:r>
      <w:r w:rsidR="00160D14" w:rsidRPr="0047323E">
        <w:rPr>
          <w:noProof/>
          <w:color w:val="000000" w:themeColor="text1"/>
          <w:lang w:val="en-GB"/>
        </w:rPr>
        <w:drawing>
          <wp:inline distT="0" distB="0" distL="0" distR="0" wp14:anchorId="4F25B87D" wp14:editId="5A6662A7">
            <wp:extent cx="5936673" cy="2548333"/>
            <wp:effectExtent l="0" t="0" r="6985" b="4445"/>
            <wp:docPr id="38" name="図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1543" cy="25590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F09A6" w14:textId="77777777" w:rsidR="004E40C1" w:rsidRPr="0047323E" w:rsidRDefault="004E40C1" w:rsidP="00B642DC">
      <w:pPr>
        <w:rPr>
          <w:color w:val="000000" w:themeColor="text1"/>
          <w:lang w:val="en-GB"/>
        </w:rPr>
      </w:pPr>
    </w:p>
    <w:p w14:paraId="6E96C0A8" w14:textId="77777777" w:rsidR="004E40C1" w:rsidRPr="0047323E" w:rsidRDefault="004E40C1" w:rsidP="004E40C1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Supplementary Fig. S4: Clinical remission in subgroups by previous biologic use (observed analysis)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. (A) Subgroups based on the number of prior biologic treatments. 1st golimumab </w:t>
      </w:r>
      <w:r w:rsidRPr="0047323E">
        <w:rPr>
          <w:rFonts w:ascii="Times New Roman" w:eastAsia="游明朝" w:hAnsi="Times New Roman" w:cs="Times New Roman" w:hint="eastAsia"/>
          <w:color w:val="000000" w:themeColor="text1"/>
          <w:sz w:val="24"/>
          <w:szCs w:val="28"/>
          <w:lang w:val="en-GB"/>
        </w:rPr>
        <w:t>(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GLM); GLM as first biologic, 2nd GLM; GLM as second biologic, </w:t>
      </w:r>
      <w:r w:rsidRPr="0047323E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≥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3rd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  <w:lang w:val="en-GB"/>
        </w:rPr>
        <w:t xml:space="preserve">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GLM; GLM as third- or later biologic. *, </w:t>
      </w:r>
      <w:r w:rsidRPr="0047323E">
        <w:rPr>
          <w:rFonts w:ascii="Times New Roman" w:hAnsi="Times New Roman" w:cs="Times New Roman"/>
          <w:i/>
          <w:iCs/>
          <w:color w:val="000000" w:themeColor="text1"/>
          <w:sz w:val="24"/>
          <w:szCs w:val="28"/>
          <w:lang w:val="en-GB"/>
        </w:rPr>
        <w:t xml:space="preserve">P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&lt;0.05 (1st GLM versus 2nd GLM). (B) Subgroups based on the reason for switching from previous biologic: lack of efficacy, adverse event (AE), and lack of efficacy and AE. </w:t>
      </w:r>
      <w:r w:rsidRPr="0047323E">
        <w:rPr>
          <w:rFonts w:ascii="Times New Roman" w:hAnsi="Times New Roman" w:cs="Times New Roman"/>
          <w:i/>
          <w:iCs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-values were calculated using Fisher’s exact test or the Wald χ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vertAlign w:val="superscript"/>
          <w:lang w:val="en-GB"/>
        </w:rPr>
        <w:t>2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 test.</w:t>
      </w:r>
    </w:p>
    <w:p w14:paraId="7C65F5E1" w14:textId="77777777" w:rsidR="004E40C1" w:rsidRPr="0047323E" w:rsidRDefault="004E40C1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17D62643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7CCE6CAF" w14:textId="77777777" w:rsidR="00FA21FD" w:rsidRPr="0047323E" w:rsidRDefault="00FA21FD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162C5D81" w14:textId="4885D5E3" w:rsidR="00FA21FD" w:rsidRPr="0047323E" w:rsidRDefault="00211541" w:rsidP="00B642DC">
      <w:pPr>
        <w:rPr>
          <w:color w:val="000000" w:themeColor="text1"/>
          <w:lang w:val="en-GB"/>
        </w:rPr>
      </w:pPr>
      <w:r w:rsidRPr="0047323E">
        <w:rPr>
          <w:color w:val="000000" w:themeColor="text1"/>
          <w:lang w:val="en-GB"/>
        </w:rPr>
        <w:t xml:space="preserve"> </w:t>
      </w:r>
      <w:r w:rsidR="007E48C3" w:rsidRPr="0047323E">
        <w:rPr>
          <w:noProof/>
          <w:color w:val="000000" w:themeColor="text1"/>
          <w:lang w:val="en-GB"/>
        </w:rPr>
        <w:drawing>
          <wp:inline distT="0" distB="0" distL="0" distR="0" wp14:anchorId="41EBC2EA" wp14:editId="3254EDD3">
            <wp:extent cx="5948029" cy="3443688"/>
            <wp:effectExtent l="0" t="0" r="0" b="0"/>
            <wp:docPr id="71" name="図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0850" cy="3451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B39D5" w14:textId="1B418953" w:rsidR="004E40C1" w:rsidRPr="0047323E" w:rsidRDefault="004E40C1" w:rsidP="00B642DC">
      <w:pPr>
        <w:rPr>
          <w:rFonts w:eastAsia="游明朝"/>
          <w:color w:val="000000" w:themeColor="text1"/>
          <w:lang w:val="en-GB"/>
        </w:rPr>
      </w:pPr>
    </w:p>
    <w:p w14:paraId="2FFDC40C" w14:textId="77777777" w:rsidR="004E40C1" w:rsidRPr="0047323E" w:rsidRDefault="004E40C1" w:rsidP="004E40C1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Supplementary Fig. S5: Factors associated with changes in partial Mayo score by univariate analysis.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 Patient factors affecting GLM treatment effectiveness were determined by forest plot analysis. Changes in mean partial Mayo scores from baseline to week 52 were used. Patients aged &lt;65 or ≥65 years were classified as non-elderly or elderly, respectively. </w:t>
      </w:r>
      <w:r w:rsidRPr="0047323E">
        <w:rPr>
          <w:rFonts w:ascii="Times New Roman" w:hAnsi="Times New Roman" w:cs="Times New Roman"/>
          <w:i/>
          <w:iCs/>
          <w:color w:val="000000" w:themeColor="text1"/>
          <w:sz w:val="24"/>
          <w:szCs w:val="28"/>
          <w:lang w:val="en-GB"/>
        </w:rPr>
        <w:t>P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-values were calculated using an independent</w:t>
      </w:r>
      <w:r w:rsidRPr="0047323E">
        <w:rPr>
          <w:rFonts w:ascii="Times New Roman" w:hAnsi="Times New Roman" w:cs="Times New Roman"/>
          <w:i/>
          <w:iCs/>
          <w:color w:val="000000" w:themeColor="text1"/>
          <w:sz w:val="24"/>
          <w:szCs w:val="28"/>
          <w:lang w:val="en-GB"/>
        </w:rPr>
        <w:t xml:space="preserve"> t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-test. *, </w:t>
      </w:r>
      <w:r w:rsidRPr="0047323E">
        <w:rPr>
          <w:rFonts w:ascii="Times New Roman" w:hAnsi="Times New Roman" w:cs="Times New Roman"/>
          <w:i/>
          <w:iCs/>
          <w:color w:val="000000" w:themeColor="text1"/>
          <w:sz w:val="24"/>
          <w:szCs w:val="28"/>
          <w:lang w:val="en-GB"/>
        </w:rPr>
        <w:t xml:space="preserve">P 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&lt;0.05. CI, confidence interval; CS, corticosteroid; GLM, golimumab; IMs, immunomodulators. Where the CI does not cross the vertical line (0.0), a statistically significant difference exists between two groups.</w:t>
      </w:r>
    </w:p>
    <w:p w14:paraId="3C3DF571" w14:textId="77777777" w:rsidR="004E40C1" w:rsidRPr="0047323E" w:rsidRDefault="004E40C1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3F0BCEF1" w14:textId="77777777" w:rsidR="00FA21FD" w:rsidRPr="0047323E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29C4E8AF" w14:textId="77777777" w:rsidR="00FA21FD" w:rsidRPr="0047323E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021F43D1" w14:textId="1794CB4C" w:rsidR="00FA21FD" w:rsidRPr="0047323E" w:rsidRDefault="00211541" w:rsidP="00B642DC">
      <w:pPr>
        <w:rPr>
          <w:color w:val="000000" w:themeColor="text1"/>
          <w:lang w:val="en-GB"/>
        </w:rPr>
      </w:pPr>
      <w:r w:rsidRPr="0047323E">
        <w:rPr>
          <w:color w:val="000000" w:themeColor="text1"/>
          <w:lang w:val="en-GB"/>
        </w:rPr>
        <w:t xml:space="preserve"> </w:t>
      </w:r>
      <w:r w:rsidR="0001184A" w:rsidRPr="0047323E">
        <w:rPr>
          <w:noProof/>
          <w:color w:val="000000" w:themeColor="text1"/>
          <w:lang w:val="en-GB"/>
        </w:rPr>
        <w:drawing>
          <wp:inline distT="0" distB="0" distL="0" distR="0" wp14:anchorId="56A2AF6E" wp14:editId="73BD48D3">
            <wp:extent cx="4316095" cy="2883535"/>
            <wp:effectExtent l="0" t="0" r="0" b="0"/>
            <wp:docPr id="51" name="図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6095" cy="2883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47EC7D" w14:textId="5C4854FF" w:rsidR="004E40C1" w:rsidRPr="0047323E" w:rsidRDefault="004E40C1" w:rsidP="00B642DC">
      <w:pPr>
        <w:rPr>
          <w:rFonts w:eastAsia="游明朝"/>
          <w:color w:val="000000" w:themeColor="text1"/>
          <w:lang w:val="en-GB"/>
        </w:rPr>
      </w:pPr>
    </w:p>
    <w:p w14:paraId="171946A9" w14:textId="77777777" w:rsidR="004E40C1" w:rsidRPr="0056449F" w:rsidRDefault="004E40C1" w:rsidP="004E40C1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47323E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Supplementary Fig. S6: Clinical remission in subgroups according to concomitant corticosteroid (CS) use (observed analysis).</w:t>
      </w:r>
      <w:r w:rsidRPr="0047323E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 xml:space="preserve"> Values placed in the centre of the bar indicate the proportion of patients with or without CS among remitters at each time point.</w:t>
      </w:r>
    </w:p>
    <w:p w14:paraId="5DF18F74" w14:textId="77777777" w:rsidR="004E40C1" w:rsidRPr="004E40C1" w:rsidRDefault="004E40C1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04794BEC" w14:textId="77777777" w:rsidR="00FA21FD" w:rsidRPr="0056449F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56449F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6FEA19F3" w14:textId="77777777" w:rsidR="00182077" w:rsidRPr="0056449F" w:rsidRDefault="00182077" w:rsidP="00B642DC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21AC3BCB" w14:textId="5C58ABED" w:rsidR="00FA21FD" w:rsidRDefault="003F7071" w:rsidP="00B642DC">
      <w:pPr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8"/>
          <w:lang w:val="en-GB"/>
        </w:rPr>
        <w:drawing>
          <wp:inline distT="0" distB="0" distL="0" distR="0" wp14:anchorId="1607770D" wp14:editId="34E50D60">
            <wp:extent cx="3963035" cy="3566160"/>
            <wp:effectExtent l="0" t="0" r="0" b="0"/>
            <wp:docPr id="70" name="図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3035" cy="3566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C8833B" w14:textId="375F49FF" w:rsidR="004E40C1" w:rsidRDefault="004E40C1" w:rsidP="00B642DC">
      <w:pPr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5A8D7D52" w14:textId="77777777" w:rsidR="004E40C1" w:rsidRPr="0056449F" w:rsidRDefault="004E40C1" w:rsidP="004E40C1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010D89A3" w14:textId="77777777" w:rsidR="004E40C1" w:rsidRPr="0056449F" w:rsidRDefault="004E40C1" w:rsidP="004E40C1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56449F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Supplementary Fig. S7: Proportion of patients with Mayo endoscopic sub-scores of 0 or 1 (observed analysis). </w:t>
      </w:r>
      <w:r w:rsidRPr="0056449F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Values placed in the centre of the bar indicate the proportion of patients with Mayo endoscopic sub-scores of 0 or 1 at each timepoint.</w:t>
      </w:r>
    </w:p>
    <w:p w14:paraId="5DA69420" w14:textId="77777777" w:rsidR="004E40C1" w:rsidRPr="004E40C1" w:rsidRDefault="004E40C1" w:rsidP="00B642DC">
      <w:pPr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677EB149" w14:textId="6E15A2E4" w:rsidR="00FA21FD" w:rsidRPr="0056449F" w:rsidRDefault="00211541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56449F">
        <w:rPr>
          <w:color w:val="000000" w:themeColor="text1"/>
          <w:lang w:val="en-GB"/>
        </w:rPr>
        <w:t xml:space="preserve"> </w:t>
      </w:r>
    </w:p>
    <w:p w14:paraId="026435DC" w14:textId="77777777" w:rsidR="00FA21FD" w:rsidRPr="0056449F" w:rsidRDefault="00FA21FD" w:rsidP="00B642DC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  <w:r w:rsidRPr="0056449F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br w:type="page"/>
      </w:r>
    </w:p>
    <w:p w14:paraId="2740299D" w14:textId="77777777" w:rsidR="00FA21FD" w:rsidRPr="0056449F" w:rsidRDefault="00FA21FD" w:rsidP="00B642DC">
      <w:pP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</w:pPr>
    </w:p>
    <w:p w14:paraId="638929ED" w14:textId="4A389540" w:rsidR="00FA21FD" w:rsidRDefault="00211541" w:rsidP="00B642DC">
      <w:pPr>
        <w:rPr>
          <w:color w:val="000000" w:themeColor="text1"/>
          <w:lang w:val="en-GB"/>
        </w:rPr>
      </w:pPr>
      <w:r w:rsidRPr="0056449F">
        <w:rPr>
          <w:color w:val="000000" w:themeColor="text1"/>
          <w:lang w:val="en-GB"/>
        </w:rPr>
        <w:t xml:space="preserve"> </w:t>
      </w:r>
      <w:r w:rsidR="00EF6439">
        <w:rPr>
          <w:noProof/>
          <w:color w:val="000000" w:themeColor="text1"/>
          <w:lang w:val="en-GB"/>
        </w:rPr>
        <w:drawing>
          <wp:inline distT="0" distB="0" distL="0" distR="0" wp14:anchorId="5B730444" wp14:editId="2EC11667">
            <wp:extent cx="3864634" cy="4096129"/>
            <wp:effectExtent l="0" t="0" r="2540" b="0"/>
            <wp:docPr id="59" name="図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9405" cy="4101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C28520" w14:textId="7C7A0466" w:rsidR="004E40C1" w:rsidRDefault="004E40C1" w:rsidP="00B642DC">
      <w:pPr>
        <w:rPr>
          <w:rFonts w:eastAsia="游明朝"/>
          <w:color w:val="000000" w:themeColor="text1"/>
          <w:lang w:val="en-GB"/>
        </w:rPr>
      </w:pPr>
    </w:p>
    <w:p w14:paraId="7181BAEA" w14:textId="77777777" w:rsidR="004E40C1" w:rsidRPr="0056449F" w:rsidRDefault="004E40C1" w:rsidP="004E40C1">
      <w:pPr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</w:pPr>
    </w:p>
    <w:p w14:paraId="18EC937A" w14:textId="77777777" w:rsidR="004E40C1" w:rsidRPr="00A20808" w:rsidRDefault="004E40C1" w:rsidP="004E40C1">
      <w:pPr>
        <w:rPr>
          <w:rFonts w:ascii="Times New Roman" w:eastAsia="游明朝" w:hAnsi="Times New Roman" w:cs="Times New Roman"/>
          <w:b/>
          <w:bCs/>
          <w:color w:val="000000" w:themeColor="text1"/>
          <w:sz w:val="24"/>
          <w:szCs w:val="28"/>
          <w:lang w:val="en-GB"/>
        </w:rPr>
      </w:pPr>
      <w:r w:rsidRPr="0056449F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Supplementary Fig. S8: </w:t>
      </w:r>
      <w:bookmarkStart w:id="0" w:name="_Hlk96085981"/>
      <w:r w:rsidRPr="0056449F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>Faecal calprotectin</w:t>
      </w:r>
      <w:bookmarkEnd w:id="0"/>
      <w:r w:rsidRPr="0056449F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 concentration (</w:t>
      </w:r>
      <w:r w:rsidRPr="00C9424E">
        <w:rPr>
          <w:rFonts w:ascii="Times New Roman" w:eastAsia="PMingLiU" w:hAnsi="Times New Roman" w:cs="Times New Roman"/>
          <w:b/>
          <w:bCs/>
          <w:color w:val="000000" w:themeColor="text1"/>
          <w:sz w:val="24"/>
          <w:szCs w:val="28"/>
          <w:lang w:val="en-GB"/>
        </w:rPr>
        <w:t>μ</w:t>
      </w:r>
      <w:r w:rsidRPr="0056449F">
        <w:rPr>
          <w:rFonts w:ascii="Times New Roman" w:hAnsi="Times New Roman" w:cs="Times New Roman"/>
          <w:b/>
          <w:bCs/>
          <w:color w:val="000000" w:themeColor="text1"/>
          <w:sz w:val="24"/>
          <w:szCs w:val="28"/>
          <w:lang w:val="en-GB"/>
        </w:rPr>
        <w:t xml:space="preserve">g/g) during the 52-week period (observed analysis). </w:t>
      </w:r>
      <w:r w:rsidRPr="0056449F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Values were expressed as the median</w:t>
      </w:r>
      <w:r w:rsidRPr="0056449F">
        <w:rPr>
          <w:rFonts w:ascii="游明朝" w:eastAsia="游明朝" w:hAnsi="游明朝" w:cs="Times New Roman"/>
          <w:color w:val="000000" w:themeColor="text1"/>
          <w:sz w:val="24"/>
          <w:szCs w:val="28"/>
          <w:lang w:val="en-GB"/>
        </w:rPr>
        <w:t xml:space="preserve"> </w:t>
      </w:r>
      <w:r w:rsidRPr="0056449F"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  <w:t>and 9</w:t>
      </w:r>
      <w:r w:rsidRPr="0056449F"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5% CI. CI, confidence interval</w:t>
      </w:r>
      <w:r>
        <w:rPr>
          <w:rFonts w:ascii="Times New Roman" w:hAnsi="Times New Roman" w:cs="Times New Roman"/>
          <w:color w:val="000000" w:themeColor="text1"/>
          <w:sz w:val="24"/>
          <w:szCs w:val="28"/>
          <w:lang w:val="en-GB"/>
        </w:rPr>
        <w:t>; SD, standard deviation.</w:t>
      </w:r>
    </w:p>
    <w:p w14:paraId="7007ACEC" w14:textId="77777777" w:rsidR="004E40C1" w:rsidRPr="004E40C1" w:rsidRDefault="004E40C1" w:rsidP="00B642DC">
      <w:pPr>
        <w:rPr>
          <w:rFonts w:ascii="Times New Roman" w:eastAsia="游明朝" w:hAnsi="Times New Roman" w:cs="Times New Roman"/>
          <w:color w:val="000000" w:themeColor="text1"/>
          <w:sz w:val="24"/>
          <w:szCs w:val="28"/>
          <w:lang w:val="en-GB"/>
        </w:rPr>
      </w:pPr>
    </w:p>
    <w:p w14:paraId="201A444A" w14:textId="77777777" w:rsidR="0094121E" w:rsidRPr="0056449F" w:rsidRDefault="0047323E">
      <w:pPr>
        <w:rPr>
          <w:lang w:val="en-GB"/>
        </w:rPr>
      </w:pPr>
    </w:p>
    <w:sectPr w:rsidR="0094121E" w:rsidRPr="0056449F" w:rsidSect="008B7FE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EE4FC7" w14:textId="77777777" w:rsidR="00E8173B" w:rsidRDefault="00E8173B" w:rsidP="000D318D">
      <w:r>
        <w:separator/>
      </w:r>
    </w:p>
  </w:endnote>
  <w:endnote w:type="continuationSeparator" w:id="0">
    <w:p w14:paraId="08F9B37E" w14:textId="77777777" w:rsidR="00E8173B" w:rsidRDefault="00E8173B" w:rsidP="000D31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Mangal">
    <w:altName w:val="Mangal"/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1A7967" w14:textId="77777777" w:rsidR="00E8173B" w:rsidRDefault="00E8173B" w:rsidP="000D318D">
      <w:r>
        <w:separator/>
      </w:r>
    </w:p>
  </w:footnote>
  <w:footnote w:type="continuationSeparator" w:id="0">
    <w:p w14:paraId="3A2518AE" w14:textId="77777777" w:rsidR="00E8173B" w:rsidRDefault="00E8173B" w:rsidP="000D318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1FD"/>
    <w:rsid w:val="00002AB0"/>
    <w:rsid w:val="0000578A"/>
    <w:rsid w:val="0001184A"/>
    <w:rsid w:val="00041182"/>
    <w:rsid w:val="00057EAB"/>
    <w:rsid w:val="00065D50"/>
    <w:rsid w:val="00086ACB"/>
    <w:rsid w:val="000C2D54"/>
    <w:rsid w:val="000D318D"/>
    <w:rsid w:val="00111CC8"/>
    <w:rsid w:val="00131254"/>
    <w:rsid w:val="00131A6A"/>
    <w:rsid w:val="00151B86"/>
    <w:rsid w:val="00160D14"/>
    <w:rsid w:val="00173096"/>
    <w:rsid w:val="0018037C"/>
    <w:rsid w:val="00182077"/>
    <w:rsid w:val="00192532"/>
    <w:rsid w:val="001C2E40"/>
    <w:rsid w:val="001C7505"/>
    <w:rsid w:val="001D7F4B"/>
    <w:rsid w:val="00211541"/>
    <w:rsid w:val="002157F2"/>
    <w:rsid w:val="00224E7C"/>
    <w:rsid w:val="00233F53"/>
    <w:rsid w:val="0026551D"/>
    <w:rsid w:val="0029274E"/>
    <w:rsid w:val="0029565D"/>
    <w:rsid w:val="002B2EDD"/>
    <w:rsid w:val="002C1F49"/>
    <w:rsid w:val="002D40CB"/>
    <w:rsid w:val="002D5140"/>
    <w:rsid w:val="00315DC1"/>
    <w:rsid w:val="0033602A"/>
    <w:rsid w:val="0034100E"/>
    <w:rsid w:val="003458FC"/>
    <w:rsid w:val="00362C07"/>
    <w:rsid w:val="0037526F"/>
    <w:rsid w:val="00391853"/>
    <w:rsid w:val="003D08F2"/>
    <w:rsid w:val="003F5048"/>
    <w:rsid w:val="003F7071"/>
    <w:rsid w:val="00405591"/>
    <w:rsid w:val="004377D3"/>
    <w:rsid w:val="00442C21"/>
    <w:rsid w:val="0045295E"/>
    <w:rsid w:val="00461DF2"/>
    <w:rsid w:val="0047323E"/>
    <w:rsid w:val="0047356E"/>
    <w:rsid w:val="004749BD"/>
    <w:rsid w:val="004912DA"/>
    <w:rsid w:val="004938C4"/>
    <w:rsid w:val="004B31B0"/>
    <w:rsid w:val="004D0129"/>
    <w:rsid w:val="004E40C1"/>
    <w:rsid w:val="004E6100"/>
    <w:rsid w:val="004E6F17"/>
    <w:rsid w:val="004F3F4C"/>
    <w:rsid w:val="00500FCD"/>
    <w:rsid w:val="00527E98"/>
    <w:rsid w:val="0054422A"/>
    <w:rsid w:val="005453A1"/>
    <w:rsid w:val="0056449F"/>
    <w:rsid w:val="0058580D"/>
    <w:rsid w:val="005B5880"/>
    <w:rsid w:val="006311E4"/>
    <w:rsid w:val="00661108"/>
    <w:rsid w:val="006712CF"/>
    <w:rsid w:val="00692C82"/>
    <w:rsid w:val="006A718B"/>
    <w:rsid w:val="006D19D4"/>
    <w:rsid w:val="006E22C6"/>
    <w:rsid w:val="006E6A89"/>
    <w:rsid w:val="006F226D"/>
    <w:rsid w:val="00700E4A"/>
    <w:rsid w:val="0073544C"/>
    <w:rsid w:val="00754FBE"/>
    <w:rsid w:val="00761B76"/>
    <w:rsid w:val="0078196E"/>
    <w:rsid w:val="007A4EAF"/>
    <w:rsid w:val="007D6941"/>
    <w:rsid w:val="007E48C3"/>
    <w:rsid w:val="00807A8B"/>
    <w:rsid w:val="0081030F"/>
    <w:rsid w:val="008229B5"/>
    <w:rsid w:val="008251D4"/>
    <w:rsid w:val="00875881"/>
    <w:rsid w:val="00876AF9"/>
    <w:rsid w:val="0089257A"/>
    <w:rsid w:val="008953AF"/>
    <w:rsid w:val="008B2417"/>
    <w:rsid w:val="008B2F61"/>
    <w:rsid w:val="008B7FEA"/>
    <w:rsid w:val="00950BA5"/>
    <w:rsid w:val="00951707"/>
    <w:rsid w:val="009674B0"/>
    <w:rsid w:val="00980271"/>
    <w:rsid w:val="009824A3"/>
    <w:rsid w:val="009A1163"/>
    <w:rsid w:val="009B3A11"/>
    <w:rsid w:val="009F0936"/>
    <w:rsid w:val="00A05D2C"/>
    <w:rsid w:val="00A13B64"/>
    <w:rsid w:val="00A20808"/>
    <w:rsid w:val="00A33D8B"/>
    <w:rsid w:val="00A5432A"/>
    <w:rsid w:val="00A74E7E"/>
    <w:rsid w:val="00A7705C"/>
    <w:rsid w:val="00A8721E"/>
    <w:rsid w:val="00AA3F9E"/>
    <w:rsid w:val="00AB529E"/>
    <w:rsid w:val="00AC0B9B"/>
    <w:rsid w:val="00AC7CFC"/>
    <w:rsid w:val="00B03B6A"/>
    <w:rsid w:val="00B23B09"/>
    <w:rsid w:val="00B319A7"/>
    <w:rsid w:val="00B330CE"/>
    <w:rsid w:val="00B33346"/>
    <w:rsid w:val="00B474B7"/>
    <w:rsid w:val="00B642DC"/>
    <w:rsid w:val="00BA0A28"/>
    <w:rsid w:val="00BA555E"/>
    <w:rsid w:val="00C11C5C"/>
    <w:rsid w:val="00C93E98"/>
    <w:rsid w:val="00C9424E"/>
    <w:rsid w:val="00CE2639"/>
    <w:rsid w:val="00D21DF1"/>
    <w:rsid w:val="00D21E4A"/>
    <w:rsid w:val="00D25815"/>
    <w:rsid w:val="00D275F3"/>
    <w:rsid w:val="00D45A56"/>
    <w:rsid w:val="00D53EF8"/>
    <w:rsid w:val="00D5588E"/>
    <w:rsid w:val="00D8665F"/>
    <w:rsid w:val="00D94319"/>
    <w:rsid w:val="00DA245A"/>
    <w:rsid w:val="00DB42C8"/>
    <w:rsid w:val="00DC189F"/>
    <w:rsid w:val="00DE0300"/>
    <w:rsid w:val="00DE71A8"/>
    <w:rsid w:val="00E00C39"/>
    <w:rsid w:val="00E142A8"/>
    <w:rsid w:val="00E33AD5"/>
    <w:rsid w:val="00E47296"/>
    <w:rsid w:val="00E549A0"/>
    <w:rsid w:val="00E75F25"/>
    <w:rsid w:val="00E8173B"/>
    <w:rsid w:val="00E8307A"/>
    <w:rsid w:val="00E90E20"/>
    <w:rsid w:val="00EC5AB1"/>
    <w:rsid w:val="00EC6D94"/>
    <w:rsid w:val="00EF15AB"/>
    <w:rsid w:val="00EF34C5"/>
    <w:rsid w:val="00EF5DDE"/>
    <w:rsid w:val="00EF6439"/>
    <w:rsid w:val="00F032EC"/>
    <w:rsid w:val="00F11429"/>
    <w:rsid w:val="00F16426"/>
    <w:rsid w:val="00F17153"/>
    <w:rsid w:val="00F563BB"/>
    <w:rsid w:val="00F57B9E"/>
    <w:rsid w:val="00F70CC6"/>
    <w:rsid w:val="00F74BC7"/>
    <w:rsid w:val="00FA0B6F"/>
    <w:rsid w:val="00FA21FD"/>
    <w:rsid w:val="00FA56EB"/>
    <w:rsid w:val="00FB7D1F"/>
    <w:rsid w:val="00FE3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1C88A3F3"/>
  <w15:chartTrackingRefBased/>
  <w15:docId w15:val="{2D668A43-976A-3B41-BDFB-CAB6DAAC6D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ＭＳ 明朝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A21FD"/>
    <w:pPr>
      <w:widowControl w:val="0"/>
      <w:jc w:val="both"/>
    </w:pPr>
    <w:rPr>
      <w:rFonts w:eastAsiaTheme="minorEastAsia"/>
      <w:kern w:val="2"/>
      <w:sz w:val="21"/>
      <w:szCs w:val="22"/>
      <w:lang w:val="en-US"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rsid w:val="00FA21FD"/>
    <w:rPr>
      <w:sz w:val="18"/>
      <w:szCs w:val="18"/>
    </w:rPr>
  </w:style>
  <w:style w:type="paragraph" w:styleId="a4">
    <w:name w:val="annotation text"/>
    <w:aliases w:val="Char, Char Char, Char,Char Char"/>
    <w:basedOn w:val="a"/>
    <w:link w:val="a5"/>
    <w:uiPriority w:val="99"/>
    <w:unhideWhenUsed/>
    <w:rsid w:val="00FA21FD"/>
    <w:pPr>
      <w:jc w:val="left"/>
    </w:pPr>
  </w:style>
  <w:style w:type="character" w:customStyle="1" w:styleId="a5">
    <w:name w:val="コメント文字列 (文字)"/>
    <w:aliases w:val="Char (文字), Char Char (文字), Char (文字),Char Char (文字)"/>
    <w:basedOn w:val="a0"/>
    <w:link w:val="a4"/>
    <w:uiPriority w:val="99"/>
    <w:rsid w:val="00FA21FD"/>
    <w:rPr>
      <w:rFonts w:eastAsiaTheme="minorEastAsia"/>
      <w:kern w:val="2"/>
      <w:sz w:val="21"/>
      <w:szCs w:val="22"/>
      <w:lang w:val="en-US" w:eastAsia="ja-JP"/>
    </w:rPr>
  </w:style>
  <w:style w:type="table" w:styleId="a6">
    <w:name w:val="Table Grid"/>
    <w:basedOn w:val="a1"/>
    <w:uiPriority w:val="39"/>
    <w:rsid w:val="00FA21FD"/>
    <w:rPr>
      <w:rFonts w:eastAsiaTheme="minorEastAsia"/>
      <w:kern w:val="2"/>
      <w:sz w:val="21"/>
      <w:szCs w:val="22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annotation subject"/>
    <w:basedOn w:val="a4"/>
    <w:next w:val="a4"/>
    <w:link w:val="a8"/>
    <w:uiPriority w:val="99"/>
    <w:semiHidden/>
    <w:unhideWhenUsed/>
    <w:rsid w:val="00D94319"/>
    <w:pPr>
      <w:jc w:val="both"/>
    </w:pPr>
    <w:rPr>
      <w:b/>
      <w:bCs/>
      <w:sz w:val="20"/>
      <w:szCs w:val="20"/>
    </w:rPr>
  </w:style>
  <w:style w:type="character" w:customStyle="1" w:styleId="a8">
    <w:name w:val="コメント内容 (文字)"/>
    <w:basedOn w:val="a5"/>
    <w:link w:val="a7"/>
    <w:uiPriority w:val="99"/>
    <w:semiHidden/>
    <w:rsid w:val="00D94319"/>
    <w:rPr>
      <w:rFonts w:eastAsiaTheme="minorEastAsia"/>
      <w:b/>
      <w:bCs/>
      <w:kern w:val="2"/>
      <w:sz w:val="20"/>
      <w:szCs w:val="20"/>
      <w:lang w:val="en-US" w:eastAsia="ja-JP"/>
    </w:rPr>
  </w:style>
  <w:style w:type="paragraph" w:styleId="a9">
    <w:name w:val="Revision"/>
    <w:hidden/>
    <w:uiPriority w:val="99"/>
    <w:semiHidden/>
    <w:rsid w:val="005453A1"/>
    <w:rPr>
      <w:rFonts w:eastAsiaTheme="minorEastAsia"/>
      <w:kern w:val="2"/>
      <w:sz w:val="21"/>
      <w:szCs w:val="22"/>
      <w:lang w:val="en-US" w:eastAsia="ja-JP"/>
    </w:rPr>
  </w:style>
  <w:style w:type="paragraph" w:styleId="aa">
    <w:name w:val="header"/>
    <w:basedOn w:val="a"/>
    <w:link w:val="ab"/>
    <w:uiPriority w:val="99"/>
    <w:unhideWhenUsed/>
    <w:rsid w:val="000D318D"/>
    <w:pPr>
      <w:tabs>
        <w:tab w:val="center" w:pos="4680"/>
        <w:tab w:val="right" w:pos="9360"/>
      </w:tabs>
    </w:pPr>
  </w:style>
  <w:style w:type="character" w:customStyle="1" w:styleId="ab">
    <w:name w:val="ヘッダー (文字)"/>
    <w:basedOn w:val="a0"/>
    <w:link w:val="aa"/>
    <w:uiPriority w:val="99"/>
    <w:rsid w:val="000D318D"/>
    <w:rPr>
      <w:rFonts w:eastAsiaTheme="minorEastAsia"/>
      <w:kern w:val="2"/>
      <w:sz w:val="21"/>
      <w:szCs w:val="22"/>
      <w:lang w:val="en-US" w:eastAsia="ja-JP"/>
    </w:rPr>
  </w:style>
  <w:style w:type="paragraph" w:styleId="ac">
    <w:name w:val="footer"/>
    <w:basedOn w:val="a"/>
    <w:link w:val="ad"/>
    <w:uiPriority w:val="99"/>
    <w:unhideWhenUsed/>
    <w:rsid w:val="000D318D"/>
    <w:pPr>
      <w:tabs>
        <w:tab w:val="center" w:pos="4680"/>
        <w:tab w:val="right" w:pos="9360"/>
      </w:tabs>
    </w:pPr>
  </w:style>
  <w:style w:type="character" w:customStyle="1" w:styleId="ad">
    <w:name w:val="フッター (文字)"/>
    <w:basedOn w:val="a0"/>
    <w:link w:val="ac"/>
    <w:uiPriority w:val="99"/>
    <w:rsid w:val="000D318D"/>
    <w:rPr>
      <w:rFonts w:eastAsiaTheme="minorEastAsia"/>
      <w:kern w:val="2"/>
      <w:sz w:val="21"/>
      <w:szCs w:val="22"/>
      <w:lang w:val="en-US" w:eastAsia="ja-JP"/>
    </w:rPr>
  </w:style>
  <w:style w:type="paragraph" w:styleId="ae">
    <w:name w:val="Balloon Text"/>
    <w:basedOn w:val="a"/>
    <w:link w:val="af"/>
    <w:uiPriority w:val="99"/>
    <w:semiHidden/>
    <w:unhideWhenUsed/>
    <w:rsid w:val="008251D4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吹き出し (文字)"/>
    <w:basedOn w:val="a0"/>
    <w:link w:val="ae"/>
    <w:uiPriority w:val="99"/>
    <w:semiHidden/>
    <w:rsid w:val="008251D4"/>
    <w:rPr>
      <w:rFonts w:asciiTheme="majorHAnsi" w:eastAsiaTheme="majorEastAsia" w:hAnsiTheme="majorHAnsi" w:cstheme="majorBidi"/>
      <w:kern w:val="2"/>
      <w:sz w:val="18"/>
      <w:szCs w:val="18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2D935350FB4524AA9B0551AC744F54C" ma:contentTypeVersion="15" ma:contentTypeDescription="Create a new document." ma:contentTypeScope="" ma:versionID="27b70b7d379b7d2bf5181e6ec30efaae">
  <xsd:schema xmlns:xsd="http://www.w3.org/2001/XMLSchema" xmlns:xs="http://www.w3.org/2001/XMLSchema" xmlns:p="http://schemas.microsoft.com/office/2006/metadata/properties" xmlns:ns2="7805362c-7fb7-47ff-9049-83b2c46e6485" xmlns:ns3="22d571ce-5d5e-4577-851b-36fe2b87e29c" targetNamespace="http://schemas.microsoft.com/office/2006/metadata/properties" ma:root="true" ma:fieldsID="81e77bac0c22e49f90422e75eabcf476" ns2:_="" ns3:_="">
    <xsd:import namespace="7805362c-7fb7-47ff-9049-83b2c46e6485"/>
    <xsd:import namespace="22d571ce-5d5e-4577-851b-36fe2b87e29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05362c-7fb7-47ff-9049-83b2c46e648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d6f95cfc-685b-4d9e-acc9-81b202a9d85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d571ce-5d5e-4577-851b-36fe2b87e29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ad7e4307-db98-45a2-a7ea-4b20717fe51c}" ma:internalName="TaxCatchAll" ma:showField="CatchAllData" ma:web="22d571ce-5d5e-4577-851b-36fe2b87e29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22d571ce-5d5e-4577-851b-36fe2b87e29c" xsi:nil="true"/>
    <lcf76f155ced4ddcb4097134ff3c332f xmlns="7805362c-7fb7-47ff-9049-83b2c46e648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C22A1CB4-9E13-4D74-9EA8-D60F1962726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05362c-7fb7-47ff-9049-83b2c46e6485"/>
    <ds:schemaRef ds:uri="22d571ce-5d5e-4577-851b-36fe2b87e2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7E15820-6472-460F-991B-2E2F80E8F15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A0D5FB6-4E55-AA48-9A15-12700E31A3F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169A8CF-B69B-4585-BAFC-FE392C58FA0E}">
  <ds:schemaRefs>
    <ds:schemaRef ds:uri="22d571ce-5d5e-4577-851b-36fe2b87e29c"/>
    <ds:schemaRef ds:uri="http://purl.org/dc/dcmitype/"/>
    <ds:schemaRef ds:uri="http://schemas.microsoft.com/office/2006/documentManagement/types"/>
    <ds:schemaRef ds:uri="http://schemas.openxmlformats.org/package/2006/metadata/core-properties"/>
    <ds:schemaRef ds:uri="http://purl.org/dc/terms/"/>
    <ds:schemaRef ds:uri="http://schemas.microsoft.com/office/infopath/2007/PartnerControls"/>
    <ds:schemaRef ds:uri="http://www.w3.org/XML/1998/namespace"/>
    <ds:schemaRef ds:uri="http://purl.org/dc/elements/1.1/"/>
    <ds:schemaRef ds:uri="7805362c-7fb7-47ff-9049-83b2c46e6485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2259</Words>
  <Characters>12877</Characters>
  <Application>Microsoft Office Word</Application>
  <DocSecurity>0</DocSecurity>
  <Lines>107</Lines>
  <Paragraphs>3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ano, Teita [JANJP]</dc:creator>
  <cp:keywords/>
  <dc:description/>
  <cp:lastModifiedBy>Asano, Teita [JANJP]</cp:lastModifiedBy>
  <cp:revision>3</cp:revision>
  <dcterms:created xsi:type="dcterms:W3CDTF">2022-10-21T09:21:00Z</dcterms:created>
  <dcterms:modified xsi:type="dcterms:W3CDTF">2022-10-21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2D935350FB4524AA9B0551AC744F54C</vt:lpwstr>
  </property>
</Properties>
</file>